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0FF" w:rsidRDefault="008E60FF" w:rsidP="003F609B">
      <w:pPr>
        <w:spacing w:after="0" w:line="240" w:lineRule="auto"/>
        <w:rPr>
          <w:rFonts w:ascii="Brill" w:hAnsi="Brill" w:cs="Times New Roman"/>
          <w:b/>
          <w:bCs/>
          <w:sz w:val="44"/>
          <w:szCs w:val="44"/>
        </w:rPr>
      </w:pPr>
      <w:r w:rsidRPr="003F609B">
        <w:rPr>
          <w:rFonts w:ascii="Brill" w:hAnsi="Brill" w:cs="Times New Roman"/>
          <w:b/>
          <w:bCs/>
          <w:sz w:val="44"/>
          <w:szCs w:val="44"/>
        </w:rPr>
        <w:t xml:space="preserve">MENINGKATKAN KOMERSIALISASI USAHA MELALUI PENGEMBANGAN </w:t>
      </w:r>
      <w:r w:rsidR="00106AA5" w:rsidRPr="00106AA5">
        <w:rPr>
          <w:rFonts w:ascii="Brill" w:hAnsi="Brill" w:cs="Times New Roman"/>
          <w:b/>
          <w:bCs/>
          <w:i/>
          <w:iCs/>
          <w:sz w:val="44"/>
          <w:szCs w:val="44"/>
        </w:rPr>
        <w:t>DIGITAL MARKETING</w:t>
      </w:r>
      <w:r w:rsidRPr="003F609B">
        <w:rPr>
          <w:rFonts w:ascii="Brill" w:hAnsi="Brill" w:cs="Times New Roman"/>
          <w:b/>
          <w:bCs/>
          <w:sz w:val="44"/>
          <w:szCs w:val="44"/>
        </w:rPr>
        <w:t xml:space="preserve"> PADA USAHA </w:t>
      </w:r>
      <w:r w:rsidR="008750A1">
        <w:rPr>
          <w:rFonts w:ascii="Brill" w:hAnsi="Brill" w:cs="Times New Roman"/>
          <w:b/>
          <w:bCs/>
          <w:sz w:val="44"/>
          <w:szCs w:val="44"/>
        </w:rPr>
        <w:t>BATIK</w:t>
      </w:r>
      <w:r w:rsidRPr="003F609B">
        <w:rPr>
          <w:rFonts w:ascii="Brill" w:hAnsi="Brill" w:cs="Times New Roman"/>
          <w:b/>
          <w:bCs/>
          <w:sz w:val="44"/>
          <w:szCs w:val="44"/>
        </w:rPr>
        <w:t xml:space="preserve"> AL-BAROKAH</w:t>
      </w:r>
      <w:r w:rsidR="003F609B">
        <w:rPr>
          <w:rFonts w:ascii="Brill" w:hAnsi="Brill" w:cs="Times New Roman"/>
          <w:b/>
          <w:bCs/>
          <w:sz w:val="44"/>
          <w:szCs w:val="44"/>
        </w:rPr>
        <w:t xml:space="preserve"> </w:t>
      </w:r>
    </w:p>
    <w:p w:rsidR="00B428E5" w:rsidRPr="003F609B" w:rsidRDefault="00B428E5" w:rsidP="003F609B">
      <w:pPr>
        <w:spacing w:after="0" w:line="240" w:lineRule="auto"/>
        <w:rPr>
          <w:rFonts w:ascii="Brill" w:hAnsi="Brill" w:cs="Times New Roman"/>
          <w:b/>
          <w:bCs/>
          <w:sz w:val="24"/>
          <w:szCs w:val="24"/>
        </w:rPr>
      </w:pPr>
    </w:p>
    <w:p w:rsidR="003F609B" w:rsidRPr="00DC15D6" w:rsidRDefault="003F609B" w:rsidP="00DC15D6">
      <w:pPr>
        <w:spacing w:after="0" w:line="240" w:lineRule="auto"/>
        <w:rPr>
          <w:rFonts w:ascii="Book Antiqua" w:hAnsi="Book Antiqua" w:cs="Times New Roman"/>
          <w:b/>
          <w:bCs/>
          <w:sz w:val="24"/>
          <w:szCs w:val="24"/>
        </w:rPr>
      </w:pPr>
      <w:r w:rsidRPr="00DC15D6">
        <w:rPr>
          <w:rFonts w:ascii="Book Antiqua" w:hAnsi="Book Antiqua" w:cs="Times New Roman"/>
          <w:b/>
          <w:bCs/>
          <w:sz w:val="24"/>
          <w:szCs w:val="24"/>
        </w:rPr>
        <w:t>Shalehoddin</w:t>
      </w:r>
      <w:r w:rsidRPr="00DC15D6">
        <w:rPr>
          <w:rFonts w:ascii="Book Antiqua" w:hAnsi="Book Antiqua" w:cs="Times New Roman"/>
          <w:b/>
          <w:bCs/>
          <w:sz w:val="24"/>
          <w:szCs w:val="24"/>
          <w:vertAlign w:val="superscript"/>
        </w:rPr>
        <w:t>1</w:t>
      </w:r>
      <w:r w:rsidR="00713ABE" w:rsidRPr="00DC15D6">
        <w:rPr>
          <w:rFonts w:ascii="Book Antiqua" w:hAnsi="Book Antiqua" w:cs="Times New Roman"/>
          <w:b/>
          <w:bCs/>
          <w:sz w:val="24"/>
          <w:szCs w:val="24"/>
        </w:rPr>
        <w:t>, Ainol Yakin</w:t>
      </w:r>
      <w:r w:rsidRPr="00DC15D6">
        <w:rPr>
          <w:rFonts w:ascii="Book Antiqua" w:hAnsi="Book Antiqua" w:cs="Times New Roman"/>
          <w:b/>
          <w:bCs/>
          <w:sz w:val="24"/>
          <w:szCs w:val="24"/>
          <w:vertAlign w:val="superscript"/>
        </w:rPr>
        <w:t>2</w:t>
      </w:r>
      <w:r w:rsidR="00AB4758" w:rsidRPr="00DC15D6">
        <w:rPr>
          <w:rFonts w:ascii="Book Antiqua" w:hAnsi="Book Antiqua" w:cs="Times New Roman"/>
          <w:b/>
          <w:bCs/>
          <w:sz w:val="24"/>
          <w:szCs w:val="24"/>
        </w:rPr>
        <w:t xml:space="preserve">, </w:t>
      </w:r>
      <w:r w:rsidR="005E27FA" w:rsidRPr="00DC15D6">
        <w:rPr>
          <w:rFonts w:ascii="Book Antiqua" w:hAnsi="Book Antiqua" w:cs="Times New Roman"/>
          <w:b/>
          <w:bCs/>
          <w:sz w:val="24"/>
          <w:szCs w:val="24"/>
        </w:rPr>
        <w:t>Putri Devita</w:t>
      </w:r>
      <w:r w:rsidR="005E27FA" w:rsidRPr="00DC15D6">
        <w:rPr>
          <w:rFonts w:ascii="Book Antiqua" w:hAnsi="Book Antiqua" w:cs="Times New Roman"/>
          <w:b/>
          <w:bCs/>
          <w:sz w:val="24"/>
          <w:szCs w:val="24"/>
          <w:vertAlign w:val="superscript"/>
        </w:rPr>
        <w:t>3</w:t>
      </w:r>
    </w:p>
    <w:p w:rsidR="008E60FF" w:rsidRPr="00DC15D6" w:rsidRDefault="005E27FA" w:rsidP="00DC15D6">
      <w:pPr>
        <w:spacing w:after="0" w:line="240" w:lineRule="auto"/>
        <w:rPr>
          <w:rFonts w:ascii="Book Antiqua" w:hAnsi="Book Antiqua" w:cs="Times New Roman"/>
          <w:b/>
          <w:bCs/>
          <w:sz w:val="24"/>
          <w:szCs w:val="24"/>
        </w:rPr>
      </w:pPr>
      <w:r w:rsidRPr="00DC15D6">
        <w:rPr>
          <w:rFonts w:ascii="Book Antiqua" w:hAnsi="Book Antiqua" w:cs="Times New Roman"/>
          <w:sz w:val="24"/>
          <w:szCs w:val="24"/>
          <w:vertAlign w:val="superscript"/>
        </w:rPr>
        <w:t>1,</w:t>
      </w:r>
      <w:r w:rsidR="00713ABE" w:rsidRPr="00DC15D6">
        <w:rPr>
          <w:rFonts w:ascii="Book Antiqua" w:hAnsi="Book Antiqua" w:cs="Times New Roman"/>
          <w:sz w:val="24"/>
          <w:szCs w:val="24"/>
          <w:vertAlign w:val="superscript"/>
        </w:rPr>
        <w:t>2,</w:t>
      </w:r>
      <w:r w:rsidRPr="00DC15D6">
        <w:rPr>
          <w:rFonts w:ascii="Book Antiqua" w:hAnsi="Book Antiqua" w:cs="Times New Roman"/>
          <w:sz w:val="24"/>
          <w:szCs w:val="24"/>
          <w:vertAlign w:val="superscript"/>
        </w:rPr>
        <w:t xml:space="preserve">3 </w:t>
      </w:r>
      <w:r w:rsidRPr="00DC15D6">
        <w:rPr>
          <w:rFonts w:ascii="Book Antiqua" w:hAnsi="Book Antiqua" w:cs="Times New Roman"/>
          <w:b/>
          <w:bCs/>
          <w:sz w:val="24"/>
          <w:szCs w:val="24"/>
        </w:rPr>
        <w:t>Institu Agama Islam Madura</w:t>
      </w:r>
    </w:p>
    <w:p w:rsidR="005E27FA" w:rsidRPr="00DC15D6" w:rsidRDefault="00C11002" w:rsidP="00DC15D6">
      <w:pPr>
        <w:spacing w:after="0" w:line="240" w:lineRule="auto"/>
        <w:rPr>
          <w:rFonts w:ascii="Book Antiqua" w:hAnsi="Book Antiqua" w:cs="Times New Roman"/>
          <w:b/>
          <w:bCs/>
          <w:sz w:val="24"/>
          <w:szCs w:val="24"/>
        </w:rPr>
      </w:pPr>
      <w:hyperlink r:id="rId8" w:history="1">
        <w:r w:rsidR="005E27FA" w:rsidRPr="00DC15D6">
          <w:rPr>
            <w:rStyle w:val="Hyperlink"/>
            <w:rFonts w:ascii="Book Antiqua" w:hAnsi="Book Antiqua" w:cs="Times New Roman"/>
            <w:b/>
            <w:bCs/>
            <w:color w:val="auto"/>
            <w:sz w:val="24"/>
            <w:szCs w:val="24"/>
          </w:rPr>
          <w:t>shalehoddin@iainmadura.ac.id</w:t>
        </w:r>
        <w:r w:rsidR="005E27FA" w:rsidRPr="00DC15D6">
          <w:rPr>
            <w:rStyle w:val="Hyperlink"/>
            <w:rFonts w:ascii="Book Antiqua" w:hAnsi="Book Antiqua" w:cs="Times New Roman"/>
            <w:b/>
            <w:bCs/>
            <w:color w:val="auto"/>
            <w:sz w:val="24"/>
            <w:szCs w:val="24"/>
            <w:vertAlign w:val="superscript"/>
          </w:rPr>
          <w:t>1</w:t>
        </w:r>
      </w:hyperlink>
      <w:r w:rsidR="005E27FA" w:rsidRPr="00DC15D6">
        <w:rPr>
          <w:rFonts w:ascii="Book Antiqua" w:hAnsi="Book Antiqua" w:cs="Times New Roman"/>
          <w:b/>
          <w:bCs/>
          <w:sz w:val="24"/>
          <w:szCs w:val="24"/>
          <w:vertAlign w:val="superscript"/>
        </w:rPr>
        <w:t xml:space="preserve"> </w:t>
      </w:r>
      <w:r w:rsidR="00ED63FF">
        <w:rPr>
          <w:rFonts w:ascii="Book Antiqua" w:hAnsi="Book Antiqua" w:cs="Times New Roman"/>
          <w:b/>
          <w:bCs/>
          <w:sz w:val="24"/>
          <w:szCs w:val="24"/>
        </w:rPr>
        <w:t>ainolyakinfebi@tutor.iainmadura.ac.id</w:t>
      </w:r>
      <w:hyperlink r:id="rId9" w:history="1">
        <w:r w:rsidR="005E27FA" w:rsidRPr="00DC15D6">
          <w:rPr>
            <w:rStyle w:val="Hyperlink"/>
            <w:rFonts w:ascii="Book Antiqua" w:hAnsi="Book Antiqua" w:cs="Times New Roman"/>
            <w:b/>
            <w:bCs/>
            <w:color w:val="auto"/>
            <w:sz w:val="24"/>
            <w:szCs w:val="24"/>
            <w:vertAlign w:val="superscript"/>
          </w:rPr>
          <w:t>2</w:t>
        </w:r>
      </w:hyperlink>
    </w:p>
    <w:p w:rsidR="005E27FA" w:rsidRPr="00DC15D6" w:rsidRDefault="005E27FA" w:rsidP="00DC15D6">
      <w:pPr>
        <w:spacing w:after="0" w:line="240" w:lineRule="auto"/>
        <w:rPr>
          <w:rFonts w:ascii="Book Antiqua" w:hAnsi="Book Antiqua" w:cs="Times New Roman"/>
          <w:b/>
          <w:bCs/>
          <w:sz w:val="24"/>
          <w:szCs w:val="24"/>
          <w:vertAlign w:val="superscript"/>
        </w:rPr>
      </w:pPr>
      <w:r w:rsidRPr="00DC15D6">
        <w:rPr>
          <w:rFonts w:ascii="Book Antiqua" w:hAnsi="Book Antiqua" w:cs="Times New Roman"/>
          <w:b/>
          <w:bCs/>
          <w:sz w:val="24"/>
          <w:szCs w:val="24"/>
        </w:rPr>
        <w:t>putridevita023@gmail.com</w:t>
      </w:r>
      <w:r w:rsidRPr="00DC15D6">
        <w:rPr>
          <w:rFonts w:ascii="Book Antiqua" w:hAnsi="Book Antiqua" w:cs="Times New Roman"/>
          <w:b/>
          <w:bCs/>
          <w:sz w:val="24"/>
          <w:szCs w:val="24"/>
          <w:vertAlign w:val="superscript"/>
        </w:rPr>
        <w:t>3</w:t>
      </w:r>
    </w:p>
    <w:p w:rsidR="00D34E6A" w:rsidRDefault="00D34E6A" w:rsidP="008E60FF">
      <w:pPr>
        <w:rPr>
          <w:rFonts w:ascii="Book Antiqua" w:hAnsi="Book Antiqua" w:cs="Times New Roman"/>
          <w:b/>
          <w:bCs/>
          <w:sz w:val="24"/>
          <w:szCs w:val="24"/>
          <w:vertAlign w:val="superscript"/>
        </w:rPr>
      </w:pPr>
    </w:p>
    <w:p w:rsidR="00DC15D6" w:rsidRDefault="00DC15D6" w:rsidP="008E60FF">
      <w:pPr>
        <w:rPr>
          <w:rFonts w:ascii="Book Antiqua" w:hAnsi="Book Antiqua" w:cs="Times New Roman"/>
          <w:b/>
          <w:bCs/>
          <w:sz w:val="24"/>
          <w:szCs w:val="24"/>
        </w:rPr>
      </w:pPr>
      <w:r w:rsidRPr="00DC15D6">
        <w:rPr>
          <w:rFonts w:ascii="Book Antiqua" w:hAnsi="Book Antiqua" w:cs="Times New Roman"/>
          <w:b/>
          <w:bCs/>
          <w:sz w:val="24"/>
          <w:szCs w:val="24"/>
        </w:rPr>
        <w:t>Abstrac</w:t>
      </w:r>
    </w:p>
    <w:p w:rsidR="00DC15D6" w:rsidRDefault="00793C0C" w:rsidP="00DC15D6">
      <w:pPr>
        <w:spacing w:line="240" w:lineRule="auto"/>
        <w:jc w:val="both"/>
        <w:rPr>
          <w:rFonts w:ascii="Book Antiqua" w:hAnsi="Book Antiqua" w:cs="Times New Roman"/>
        </w:rPr>
      </w:pPr>
      <w:r>
        <w:rPr>
          <w:rFonts w:ascii="Book Antiqua" w:hAnsi="Book Antiqua" w:cs="Times New Roman"/>
        </w:rPr>
        <w:t>The business income of A</w:t>
      </w:r>
      <w:r w:rsidR="00DC15D6" w:rsidRPr="00DC15D6">
        <w:rPr>
          <w:rFonts w:ascii="Book Antiqua" w:hAnsi="Book Antiqua" w:cs="Times New Roman"/>
        </w:rPr>
        <w:t>l-Barokah batik has increased, as well as experiencing a decline in 2020, where in 2020 the beginning of covid-19 there was a lot of competition which required Al-Barokah batik to carry out a strategy of maintaining quality and price so that buyers know t</w:t>
      </w:r>
      <w:r w:rsidR="00DC15D6">
        <w:rPr>
          <w:rFonts w:ascii="Book Antiqua" w:hAnsi="Book Antiqua" w:cs="Times New Roman"/>
        </w:rPr>
        <w:t>he quality at the right price. T</w:t>
      </w:r>
      <w:r w:rsidR="00DC15D6" w:rsidRPr="00DC15D6">
        <w:rPr>
          <w:rFonts w:ascii="Book Antiqua" w:hAnsi="Book Antiqua" w:cs="Times New Roman"/>
        </w:rPr>
        <w:t>hen what is even more effective for the sustainability of the business is to use digital marketing, it can open wider access and reach a farther market, starting during the covid 19 pandemic and it is proven that in 2021 in terms of annual income it has increased significantly compared to before. This research uses a qualitative approach with a type of case study, using the natural environment as a source of data. Events that occur in a social situation are the main study of this research. With the research results. Efforts in using digital marketing batik Al-Barokah for information dissemination, research purposes, creating perceptions, and increasing distribution. The digital media channels used are social media fac</w:t>
      </w:r>
      <w:r w:rsidR="00DC15D6">
        <w:rPr>
          <w:rFonts w:ascii="Book Antiqua" w:hAnsi="Book Antiqua" w:cs="Times New Roman"/>
        </w:rPr>
        <w:t>ebook, Instagram and whatsAap. U</w:t>
      </w:r>
      <w:r w:rsidR="00DC15D6" w:rsidRPr="00DC15D6">
        <w:rPr>
          <w:rFonts w:ascii="Book Antiqua" w:hAnsi="Book Antiqua" w:cs="Times New Roman"/>
        </w:rPr>
        <w:t>se site design features and visual videos in promoting products. With the obstacles of intense competition, Al-Barokah batik markets online with different and unique product quality. Too dependent on one platform can make businesses vulnerable to changes in algorithms and platform policies such as social media and Al-barokah batik does not yet have its own application that can accommodate all digital marketing needs.</w:t>
      </w:r>
    </w:p>
    <w:p w:rsidR="00DC15D6" w:rsidRDefault="00DC15D6" w:rsidP="00DC15D6">
      <w:pPr>
        <w:spacing w:line="240" w:lineRule="auto"/>
        <w:jc w:val="both"/>
        <w:rPr>
          <w:rFonts w:ascii="Book Antiqua" w:hAnsi="Book Antiqua" w:cs="Times New Roman"/>
        </w:rPr>
      </w:pPr>
      <w:r w:rsidRPr="00DC15D6">
        <w:rPr>
          <w:rFonts w:ascii="Book Antiqua" w:hAnsi="Book Antiqua" w:cs="Times New Roman"/>
          <w:b/>
          <w:bCs/>
        </w:rPr>
        <w:t>Keywords:</w:t>
      </w:r>
      <w:r w:rsidRPr="00DC15D6">
        <w:rPr>
          <w:rFonts w:ascii="Book Antiqua" w:hAnsi="Book Antiqua" w:cs="Times New Roman"/>
        </w:rPr>
        <w:t xml:space="preserve"> strategy, digital marketing, batik Al-Barokah.</w:t>
      </w:r>
    </w:p>
    <w:p w:rsidR="00B428E5" w:rsidRPr="00DC15D6" w:rsidRDefault="00B428E5" w:rsidP="00DC15D6">
      <w:pPr>
        <w:spacing w:line="240" w:lineRule="auto"/>
        <w:jc w:val="both"/>
        <w:rPr>
          <w:rFonts w:ascii="Book Antiqua" w:hAnsi="Book Antiqua" w:cs="Times New Roman"/>
        </w:rPr>
      </w:pPr>
    </w:p>
    <w:p w:rsidR="00DC15D6" w:rsidRDefault="002C3022" w:rsidP="00DC15D6">
      <w:pPr>
        <w:spacing w:line="240" w:lineRule="auto"/>
        <w:jc w:val="both"/>
        <w:rPr>
          <w:rFonts w:ascii="Book Antiqua" w:hAnsi="Book Antiqua" w:cs="Times New Roman"/>
          <w:b/>
          <w:bCs/>
          <w:sz w:val="24"/>
          <w:szCs w:val="24"/>
        </w:rPr>
      </w:pPr>
      <w:r w:rsidRPr="00DC15D6">
        <w:rPr>
          <w:rFonts w:ascii="Book Antiqua" w:hAnsi="Book Antiqua" w:cs="Times New Roman"/>
          <w:b/>
          <w:bCs/>
          <w:sz w:val="24"/>
          <w:szCs w:val="24"/>
        </w:rPr>
        <w:t>ABSTRAK</w:t>
      </w:r>
    </w:p>
    <w:p w:rsidR="00D34E6A" w:rsidRDefault="00F560F5" w:rsidP="00D34E6A">
      <w:pPr>
        <w:spacing w:line="240" w:lineRule="auto"/>
        <w:jc w:val="both"/>
        <w:rPr>
          <w:rFonts w:ascii="Book Antiqua" w:hAnsi="Book Antiqua" w:cs="Times New Roman"/>
          <w:b/>
          <w:bCs/>
          <w:sz w:val="24"/>
          <w:szCs w:val="24"/>
        </w:rPr>
      </w:pPr>
      <w:r w:rsidRPr="00DC15D6">
        <w:rPr>
          <w:rFonts w:ascii="Book Antiqua" w:hAnsi="Book Antiqua" w:cs="Times New Roman"/>
        </w:rPr>
        <w:t xml:space="preserve">Pendapatan usaha batik al-Barokah mengalami peningkatan, begitu juga mengalami penurunan pada tahun 2020, dimana pada tahun 2020 awal mula covid-19 banyak persaingan yang menharuskan batik Al-Barokah melakukan strategi mempertahankan kualitas dan harga agar pembeli mengetahui kualitas dengan harga yang sesuai. kemudian yang lebih efektif lagi untuk keberlanjutan usahanya adalah dengan menggunakan digital marketing, dapat membuka akses yang lebih luas dan menjangkau pasar yang lebih jauh, dimulai pada masa pandemi covid 19 dan terbukti pada tahun 2021 dari segi pendapatan tahunan mengalami peningkatan yang signifikan dibandingkan dari sebelumnya. </w:t>
      </w:r>
      <w:r w:rsidR="002C3022" w:rsidRPr="00DC15D6">
        <w:rPr>
          <w:rFonts w:ascii="Book Antiqua" w:hAnsi="Book Antiqua" w:cs="Times New Roman"/>
        </w:rPr>
        <w:t>P</w:t>
      </w:r>
      <w:r w:rsidRPr="00DC15D6">
        <w:rPr>
          <w:rFonts w:ascii="Book Antiqua" w:hAnsi="Book Antiqua" w:cs="Times New Roman"/>
        </w:rPr>
        <w:t xml:space="preserve">enelitian ini menggunakan pendekatan kualitatif dengan jenis studi kasus, menggunakan lingkungan alamiah sebagai sumber data. Peristiwa-peristiwa yang terjadi dalam suatu situasi sosial merupakan kajian utama penelitian ini. Dengan </w:t>
      </w:r>
      <w:r w:rsidR="002C3022" w:rsidRPr="00DC15D6">
        <w:rPr>
          <w:rFonts w:ascii="Book Antiqua" w:hAnsi="Book Antiqua" w:cs="Times New Roman"/>
        </w:rPr>
        <w:t xml:space="preserve">hasil penelitian. </w:t>
      </w:r>
      <w:r w:rsidR="00F443CA" w:rsidRPr="00DC15D6">
        <w:rPr>
          <w:rFonts w:ascii="Book Antiqua" w:hAnsi="Book Antiqua" w:cs="Times New Roman"/>
        </w:rPr>
        <w:t>U</w:t>
      </w:r>
      <w:r w:rsidR="002C3022" w:rsidRPr="00DC15D6">
        <w:rPr>
          <w:rFonts w:ascii="Book Antiqua" w:hAnsi="Book Antiqua" w:cs="Times New Roman"/>
        </w:rPr>
        <w:t>paya dalam penggunaan digital marketing</w:t>
      </w:r>
      <w:r w:rsidR="00DC15D6">
        <w:rPr>
          <w:rFonts w:ascii="Book Antiqua" w:hAnsi="Book Antiqua" w:cs="Times New Roman"/>
        </w:rPr>
        <w:t xml:space="preserve"> batik Al-Barokah</w:t>
      </w:r>
      <w:r w:rsidR="002C3022" w:rsidRPr="00DC15D6">
        <w:rPr>
          <w:rFonts w:ascii="Book Antiqua" w:hAnsi="Book Antiqua" w:cs="Times New Roman"/>
        </w:rPr>
        <w:t xml:space="preserve"> untuk penyebaran informasi, tujuan riset, menciptakan persepsi, dan meningkatkan distribusi. Saluran media digital yang digunakan adalah media sosial facebook, Instagram dam whatsAap.mengunakan fitur site design dan video visual dalam mempromosikan produk. Dengan hambatan persaingan yang ketat batik Al-Barokah memasarkan secara online dengan kualitas produk berbeda dan unik.Terlalu bergantung pada satu platform yang dapat membuat bisnis rentan terhadap </w:t>
      </w:r>
      <w:r w:rsidR="002C3022" w:rsidRPr="00DC15D6">
        <w:rPr>
          <w:rFonts w:ascii="Book Antiqua" w:hAnsi="Book Antiqua" w:cs="Times New Roman"/>
        </w:rPr>
        <w:lastRenderedPageBreak/>
        <w:t>perubahan algoritma dan kebijakan platform seperti media sosial dan batik Al-barokah belum punya aplikasi sendiri yang bisa mewadahi semua kebutuhan digitalisasi marketing.</w:t>
      </w:r>
    </w:p>
    <w:p w:rsidR="00DC15D6" w:rsidRPr="00D34E6A" w:rsidRDefault="00DC15D6" w:rsidP="00D34E6A">
      <w:pPr>
        <w:spacing w:line="240" w:lineRule="auto"/>
        <w:jc w:val="both"/>
        <w:rPr>
          <w:rFonts w:ascii="Book Antiqua" w:hAnsi="Book Antiqua" w:cs="Times New Roman"/>
          <w:b/>
          <w:bCs/>
          <w:sz w:val="24"/>
          <w:szCs w:val="24"/>
        </w:rPr>
      </w:pPr>
      <w:r w:rsidRPr="00DC15D6">
        <w:rPr>
          <w:rFonts w:ascii="Book Antiqua" w:hAnsi="Book Antiqua" w:cs="Times New Roman"/>
          <w:b/>
          <w:bCs/>
        </w:rPr>
        <w:t>Kata Kunci:</w:t>
      </w:r>
      <w:r>
        <w:rPr>
          <w:rFonts w:ascii="Book Antiqua" w:hAnsi="Book Antiqua" w:cs="Times New Roman"/>
        </w:rPr>
        <w:t xml:space="preserve"> strategi, digital marketing, batik Al-Barokah.</w:t>
      </w:r>
    </w:p>
    <w:p w:rsidR="00BD4A40" w:rsidRPr="00BD4A40" w:rsidRDefault="00BD4A40" w:rsidP="00BD4A40">
      <w:pPr>
        <w:jc w:val="center"/>
        <w:rPr>
          <w:rFonts w:ascii="Book Antiqua" w:hAnsi="Book Antiqua" w:cs="Times New Roman"/>
          <w:b/>
          <w:bCs/>
          <w:sz w:val="24"/>
          <w:szCs w:val="24"/>
        </w:rPr>
      </w:pPr>
      <w:r w:rsidRPr="00BD4A40">
        <w:rPr>
          <w:rFonts w:ascii="Book Antiqua" w:hAnsi="Book Antiqua" w:cs="Times New Roman"/>
          <w:b/>
          <w:bCs/>
          <w:sz w:val="24"/>
          <w:szCs w:val="24"/>
        </w:rPr>
        <w:t>Pendahuluan</w:t>
      </w:r>
    </w:p>
    <w:p w:rsidR="005E27FA" w:rsidRPr="00D34E6A" w:rsidRDefault="00B015A9"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Memasarkan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tidak hanya dilakukan secara </w:t>
      </w:r>
      <w:r w:rsidRPr="009D2E66">
        <w:rPr>
          <w:rFonts w:ascii="Book Antiqua" w:hAnsi="Book Antiqua" w:cs="Times New Roman"/>
          <w:i/>
          <w:iCs/>
          <w:color w:val="000000"/>
        </w:rPr>
        <w:t>offline</w:t>
      </w:r>
      <w:r w:rsidRPr="00D34E6A">
        <w:rPr>
          <w:rFonts w:ascii="Book Antiqua" w:hAnsi="Book Antiqua" w:cs="Times New Roman"/>
          <w:color w:val="000000"/>
        </w:rPr>
        <w:t xml:space="preserve"> tapi bisa juga dengan cara online (</w:t>
      </w:r>
      <w:r w:rsidR="00106AA5" w:rsidRPr="00D34E6A">
        <w:rPr>
          <w:rFonts w:ascii="Book Antiqua" w:hAnsi="Book Antiqua" w:cs="Times New Roman"/>
          <w:i/>
          <w:iCs/>
          <w:color w:val="000000"/>
        </w:rPr>
        <w:t>digital marketing</w:t>
      </w:r>
      <w:r w:rsidR="00BE41C9" w:rsidRPr="00D34E6A">
        <w:rPr>
          <w:rFonts w:ascii="Book Antiqua" w:hAnsi="Book Antiqua" w:cs="Times New Roman"/>
          <w:color w:val="000000"/>
        </w:rPr>
        <w:t>) seperti media sosial, s</w:t>
      </w:r>
      <w:r w:rsidRPr="00D34E6A">
        <w:rPr>
          <w:rFonts w:ascii="Book Antiqua" w:hAnsi="Book Antiqua" w:cs="Times New Roman"/>
          <w:color w:val="000000"/>
        </w:rPr>
        <w:t xml:space="preserve">trategi pemasaran </w:t>
      </w:r>
      <w:r w:rsidRPr="00D34E6A">
        <w:rPr>
          <w:rFonts w:ascii="Book Antiqua" w:hAnsi="Book Antiqua" w:cs="Times New Roman"/>
          <w:iCs/>
          <w:color w:val="000000"/>
        </w:rPr>
        <w:t>digital</w:t>
      </w:r>
      <w:r w:rsidRPr="00D34E6A">
        <w:rPr>
          <w:rFonts w:ascii="Book Antiqua" w:hAnsi="Book Antiqua" w:cs="Times New Roman"/>
          <w:color w:val="000000"/>
        </w:rPr>
        <w:t xml:space="preserve"> atau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sangat berperan dalam membangun jaringan apalagi pada 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ini karena supaya konsumen bisa mengenal atau tau dengan </w:t>
      </w:r>
      <w:r w:rsidR="008750A1" w:rsidRPr="00D34E6A">
        <w:rPr>
          <w:rFonts w:ascii="Book Antiqua" w:hAnsi="Book Antiqua" w:cs="Times New Roman"/>
          <w:color w:val="000000"/>
        </w:rPr>
        <w:t>batik</w:t>
      </w:r>
      <w:r w:rsidRPr="00D34E6A">
        <w:rPr>
          <w:rFonts w:ascii="Book Antiqua" w:hAnsi="Book Antiqua" w:cs="Times New Roman"/>
          <w:color w:val="000000"/>
        </w:rPr>
        <w:t>.</w:t>
      </w:r>
      <w:r w:rsidR="00F45036" w:rsidRPr="00D34E6A">
        <w:rPr>
          <w:rStyle w:val="FootnoteReference"/>
          <w:rFonts w:ascii="Book Antiqua" w:hAnsi="Book Antiqua" w:cs="Times New Roman"/>
          <w:color w:val="000000"/>
        </w:rPr>
        <w:footnoteReference w:id="1"/>
      </w:r>
      <w:r w:rsidR="00B327D7" w:rsidRPr="00D34E6A">
        <w:rPr>
          <w:rFonts w:ascii="Book Antiqua" w:hAnsi="Book Antiqua" w:cs="Times New Roman"/>
          <w:color w:val="000000"/>
        </w:rPr>
        <w:t xml:space="preserve"> </w:t>
      </w:r>
      <w:r w:rsidR="00106AA5" w:rsidRPr="00D34E6A">
        <w:rPr>
          <w:rFonts w:ascii="Book Antiqua" w:hAnsi="Book Antiqua" w:cs="Times New Roman"/>
          <w:i/>
          <w:iCs/>
          <w:color w:val="000000"/>
        </w:rPr>
        <w:t>Digital marketing</w:t>
      </w:r>
      <w:r w:rsidR="00B327D7" w:rsidRPr="00D34E6A">
        <w:rPr>
          <w:rFonts w:ascii="Book Antiqua" w:hAnsi="Book Antiqua" w:cs="Times New Roman"/>
          <w:color w:val="000000"/>
        </w:rPr>
        <w:t xml:space="preserve"> telah menjadi strategi penting dalam meningkatkan penjualan dan promosi usaha </w:t>
      </w:r>
      <w:r w:rsidR="008750A1" w:rsidRPr="00D34E6A">
        <w:rPr>
          <w:rFonts w:ascii="Book Antiqua" w:hAnsi="Book Antiqua" w:cs="Times New Roman"/>
          <w:color w:val="000000"/>
        </w:rPr>
        <w:t>batik</w:t>
      </w:r>
      <w:r w:rsidR="009D2E66">
        <w:rPr>
          <w:rFonts w:ascii="Book Antiqua" w:hAnsi="Book Antiqua" w:cs="Times New Roman"/>
          <w:color w:val="000000"/>
        </w:rPr>
        <w:t xml:space="preserve"> di Indonesia. </w:t>
      </w:r>
      <w:r w:rsidR="00B327D7" w:rsidRPr="00D34E6A">
        <w:rPr>
          <w:rFonts w:ascii="Book Antiqua" w:hAnsi="Book Antiqua" w:cs="Times New Roman"/>
          <w:color w:val="000000"/>
        </w:rPr>
        <w:t xml:space="preserve">Banyak usaha </w:t>
      </w:r>
      <w:r w:rsidR="008750A1" w:rsidRPr="00D34E6A">
        <w:rPr>
          <w:rFonts w:ascii="Book Antiqua" w:hAnsi="Book Antiqua" w:cs="Times New Roman"/>
          <w:color w:val="000000"/>
        </w:rPr>
        <w:t>batik</w:t>
      </w:r>
      <w:r w:rsidR="00B327D7" w:rsidRPr="00D34E6A">
        <w:rPr>
          <w:rFonts w:ascii="Book Antiqua" w:hAnsi="Book Antiqua" w:cs="Times New Roman"/>
          <w:color w:val="000000"/>
        </w:rPr>
        <w:t xml:space="preserve"> menggunakan media sosial seperti Facebook dan Instagram untuk mempromosikan produk mereka. Contohnya, </w:t>
      </w:r>
      <w:r w:rsidR="008750A1" w:rsidRPr="00D34E6A">
        <w:rPr>
          <w:rFonts w:ascii="Book Antiqua" w:hAnsi="Book Antiqua" w:cs="Times New Roman"/>
          <w:color w:val="000000"/>
        </w:rPr>
        <w:t>Batik</w:t>
      </w:r>
      <w:r w:rsidR="00B327D7" w:rsidRPr="00D34E6A">
        <w:rPr>
          <w:rFonts w:ascii="Book Antiqua" w:hAnsi="Book Antiqua" w:cs="Times New Roman"/>
          <w:color w:val="000000"/>
        </w:rPr>
        <w:t xml:space="preserve"> SR Batam menggunakan Facebook dan Instagram untuk meningkatkan jangkauan pasar dan memanfaatkan teknologi untuk mempromosikan produk </w:t>
      </w:r>
      <w:r w:rsidR="008750A1" w:rsidRPr="00D34E6A">
        <w:rPr>
          <w:rFonts w:ascii="Book Antiqua" w:hAnsi="Book Antiqua" w:cs="Times New Roman"/>
          <w:color w:val="000000"/>
        </w:rPr>
        <w:t>batik</w:t>
      </w:r>
      <w:r w:rsidR="00B327D7" w:rsidRPr="00D34E6A">
        <w:rPr>
          <w:rFonts w:ascii="Book Antiqua" w:hAnsi="Book Antiqua" w:cs="Times New Roman"/>
          <w:color w:val="000000"/>
        </w:rPr>
        <w:t xml:space="preserve"> mereka.</w:t>
      </w:r>
      <w:r w:rsidR="00B327D7" w:rsidRPr="00D34E6A">
        <w:rPr>
          <w:rStyle w:val="FootnoteReference"/>
          <w:rFonts w:ascii="Book Antiqua" w:hAnsi="Book Antiqua" w:cs="Times New Roman"/>
          <w:color w:val="000000"/>
        </w:rPr>
        <w:footnoteReference w:id="2"/>
      </w:r>
      <w:r w:rsidR="00B327D7" w:rsidRPr="00D34E6A">
        <w:rPr>
          <w:rFonts w:ascii="Book Antiqua" w:hAnsi="Book Antiqua"/>
        </w:rPr>
        <w:t xml:space="preserve"> </w:t>
      </w:r>
      <w:r w:rsidR="00B327D7" w:rsidRPr="00D34E6A">
        <w:rPr>
          <w:rFonts w:ascii="Book Antiqua" w:hAnsi="Book Antiqua" w:cs="Times New Roman"/>
          <w:color w:val="000000"/>
        </w:rPr>
        <w:t xml:space="preserve">Beberapa usaha </w:t>
      </w:r>
      <w:r w:rsidR="008750A1" w:rsidRPr="00D34E6A">
        <w:rPr>
          <w:rFonts w:ascii="Book Antiqua" w:hAnsi="Book Antiqua" w:cs="Times New Roman"/>
          <w:color w:val="000000"/>
        </w:rPr>
        <w:t>batik</w:t>
      </w:r>
      <w:r w:rsidR="00B327D7" w:rsidRPr="00D34E6A">
        <w:rPr>
          <w:rFonts w:ascii="Book Antiqua" w:hAnsi="Book Antiqua" w:cs="Times New Roman"/>
          <w:color w:val="000000"/>
        </w:rPr>
        <w:t xml:space="preserve"> juga menggunakan platform seperti Shopee dan Telegram untuk menjual produk mereka secara </w:t>
      </w:r>
      <w:r w:rsidR="00B327D7" w:rsidRPr="009D2E66">
        <w:rPr>
          <w:rFonts w:ascii="Book Antiqua" w:hAnsi="Book Antiqua" w:cs="Times New Roman"/>
          <w:i/>
          <w:iCs/>
          <w:color w:val="000000"/>
        </w:rPr>
        <w:t>online</w:t>
      </w:r>
      <w:r w:rsidR="00B327D7" w:rsidRPr="00D34E6A">
        <w:rPr>
          <w:rFonts w:ascii="Book Antiqua" w:hAnsi="Book Antiqua" w:cs="Times New Roman"/>
          <w:color w:val="000000"/>
        </w:rPr>
        <w:t>.</w:t>
      </w:r>
      <w:r w:rsidR="00B327D7" w:rsidRPr="00D34E6A">
        <w:rPr>
          <w:rStyle w:val="FootnoteReference"/>
          <w:rFonts w:ascii="Book Antiqua" w:hAnsi="Book Antiqua" w:cs="Times New Roman"/>
          <w:color w:val="000000"/>
        </w:rPr>
        <w:footnoteReference w:id="3"/>
      </w:r>
    </w:p>
    <w:p w:rsidR="00D34E6A" w:rsidRPr="00D34E6A" w:rsidRDefault="00B327D7"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Implementasi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telah membantu meningkatkan penjualan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w:t>
      </w:r>
      <w:r w:rsidR="001726E3" w:rsidRPr="00D34E6A">
        <w:rPr>
          <w:rFonts w:ascii="Book Antiqua" w:hAnsi="Book Antiqua" w:cs="Times New Roman"/>
          <w:color w:val="000000"/>
        </w:rPr>
        <w:t>Penelitian pada</w:t>
      </w:r>
      <w:r w:rsidR="00EA156E" w:rsidRPr="00D34E6A">
        <w:rPr>
          <w:rFonts w:ascii="Book Antiqua" w:hAnsi="Book Antiqua" w:cs="Times New Roman"/>
          <w:color w:val="000000"/>
        </w:rPr>
        <w:t xml:space="preserve"> </w:t>
      </w:r>
      <w:r w:rsidR="008750A1" w:rsidRPr="00D34E6A">
        <w:rPr>
          <w:rFonts w:ascii="Book Antiqua" w:hAnsi="Book Antiqua" w:cs="Times New Roman"/>
          <w:color w:val="000000"/>
        </w:rPr>
        <w:t>Batik</w:t>
      </w:r>
      <w:r w:rsidR="00EA156E" w:rsidRPr="00D34E6A">
        <w:rPr>
          <w:rFonts w:ascii="Book Antiqua" w:hAnsi="Book Antiqua" w:cs="Times New Roman"/>
          <w:color w:val="000000"/>
        </w:rPr>
        <w:t xml:space="preserve"> Buaran Center </w:t>
      </w:r>
      <w:r w:rsidR="001726E3" w:rsidRPr="00D34E6A">
        <w:rPr>
          <w:rFonts w:ascii="Book Antiqua" w:hAnsi="Book Antiqua" w:cs="Times New Roman"/>
          <w:color w:val="000000"/>
        </w:rPr>
        <w:t>dengan hasil temuan</w:t>
      </w:r>
      <w:r w:rsidRPr="00D34E6A">
        <w:rPr>
          <w:rFonts w:ascii="Book Antiqua" w:hAnsi="Book Antiqua" w:cs="Times New Roman"/>
          <w:color w:val="000000"/>
        </w:rPr>
        <w:t xml:space="preserve"> bahwa hampir semua pedagang melakukan pemasaran melalui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seperti Facebook, Telegram, dan </w:t>
      </w:r>
      <w:r w:rsidRPr="002712B5">
        <w:rPr>
          <w:rFonts w:ascii="Book Antiqua" w:hAnsi="Book Antiqua" w:cs="Times New Roman"/>
          <w:i/>
          <w:iCs/>
          <w:color w:val="000000"/>
        </w:rPr>
        <w:t>E-Commerce,</w:t>
      </w:r>
      <w:r w:rsidRPr="00D34E6A">
        <w:rPr>
          <w:rFonts w:ascii="Book Antiqua" w:hAnsi="Book Antiqua" w:cs="Times New Roman"/>
          <w:color w:val="000000"/>
        </w:rPr>
        <w:t xml:space="preserve"> yang membantu mereka bertahan dan meningkatkan omzet penjualan.</w:t>
      </w:r>
      <w:r w:rsidRPr="00D34E6A">
        <w:rPr>
          <w:rStyle w:val="FootnoteReference"/>
          <w:rFonts w:ascii="Book Antiqua" w:hAnsi="Book Antiqua" w:cs="Times New Roman"/>
          <w:color w:val="000000"/>
        </w:rPr>
        <w:footnoteReference w:id="4"/>
      </w:r>
      <w:r w:rsidR="005E1EA8" w:rsidRPr="00D34E6A">
        <w:rPr>
          <w:rFonts w:ascii="Book Antiqua" w:hAnsi="Book Antiqua"/>
        </w:rPr>
        <w:t xml:space="preserve"> </w:t>
      </w:r>
      <w:r w:rsidR="005E1EA8" w:rsidRPr="00D34E6A">
        <w:rPr>
          <w:rFonts w:ascii="Book Antiqua" w:hAnsi="Book Antiqua" w:cs="Times New Roman"/>
          <w:color w:val="000000"/>
        </w:rPr>
        <w:t xml:space="preserve">Menurut BPS 2022, sekitar 66,48% masyarakat Indonesia menggunakan internet, yang termasuk pengguna internet adalah pelaku UMKM (Usaha Mikro Kecil dan Menengah) seperti usaha </w:t>
      </w:r>
      <w:r w:rsidR="008750A1" w:rsidRPr="00D34E6A">
        <w:rPr>
          <w:rFonts w:ascii="Book Antiqua" w:hAnsi="Book Antiqua" w:cs="Times New Roman"/>
          <w:color w:val="000000"/>
        </w:rPr>
        <w:t>batik</w:t>
      </w:r>
      <w:r w:rsidR="005E1EA8" w:rsidRPr="00D34E6A">
        <w:rPr>
          <w:rFonts w:ascii="Book Antiqua" w:hAnsi="Book Antiqua" w:cs="Times New Roman"/>
          <w:color w:val="000000"/>
        </w:rPr>
        <w:t>.</w:t>
      </w:r>
      <w:r w:rsidR="005E1EA8" w:rsidRPr="00D34E6A">
        <w:rPr>
          <w:rStyle w:val="FootnoteReference"/>
          <w:rFonts w:ascii="Book Antiqua" w:hAnsi="Book Antiqua" w:cs="Times New Roman"/>
          <w:color w:val="000000"/>
        </w:rPr>
        <w:footnoteReference w:id="5"/>
      </w:r>
      <w:r w:rsidR="005E1EA8" w:rsidRPr="00D34E6A">
        <w:rPr>
          <w:rFonts w:ascii="Book Antiqua" w:hAnsi="Book Antiqua"/>
        </w:rPr>
        <w:t xml:space="preserve"> </w:t>
      </w:r>
      <w:r w:rsidR="00106AA5" w:rsidRPr="00D34E6A">
        <w:rPr>
          <w:rFonts w:ascii="Book Antiqua" w:hAnsi="Book Antiqua" w:cs="Times New Roman"/>
          <w:i/>
          <w:iCs/>
          <w:color w:val="000000"/>
        </w:rPr>
        <w:t>Digital marketing</w:t>
      </w:r>
      <w:r w:rsidR="005E1EA8" w:rsidRPr="00D34E6A">
        <w:rPr>
          <w:rFonts w:ascii="Book Antiqua" w:hAnsi="Book Antiqua" w:cs="Times New Roman"/>
          <w:color w:val="000000"/>
        </w:rPr>
        <w:t xml:space="preserve"> telah menjadi strategi penting untuk meningkatkan akses pasar UMKM, termasuk usaha </w:t>
      </w:r>
      <w:r w:rsidR="008750A1" w:rsidRPr="00D34E6A">
        <w:rPr>
          <w:rFonts w:ascii="Book Antiqua" w:hAnsi="Book Antiqua" w:cs="Times New Roman"/>
          <w:color w:val="000000"/>
        </w:rPr>
        <w:t>batik</w:t>
      </w:r>
      <w:r w:rsidR="005E1EA8" w:rsidRPr="00D34E6A">
        <w:rPr>
          <w:rFonts w:ascii="Book Antiqua" w:hAnsi="Book Antiqua" w:cs="Times New Roman"/>
          <w:color w:val="000000"/>
        </w:rPr>
        <w:t xml:space="preserve">. Penerapan </w:t>
      </w:r>
      <w:r w:rsidR="00106AA5" w:rsidRPr="00D34E6A">
        <w:rPr>
          <w:rFonts w:ascii="Book Antiqua" w:hAnsi="Book Antiqua" w:cs="Times New Roman"/>
          <w:i/>
          <w:iCs/>
          <w:color w:val="000000"/>
        </w:rPr>
        <w:t>digital marketing</w:t>
      </w:r>
      <w:r w:rsidR="005E1EA8" w:rsidRPr="00D34E6A">
        <w:rPr>
          <w:rFonts w:ascii="Book Antiqua" w:hAnsi="Book Antiqua" w:cs="Times New Roman"/>
          <w:color w:val="000000"/>
        </w:rPr>
        <w:t xml:space="preserve"> dapat mempromosikan produk dengan mudah dan efisien, meningkatkan penjualan, dan memperluas pasar tanpa batas jarak dan waktu.</w:t>
      </w:r>
      <w:r w:rsidR="005E1EA8" w:rsidRPr="00D34E6A">
        <w:rPr>
          <w:rStyle w:val="FootnoteReference"/>
          <w:rFonts w:ascii="Book Antiqua" w:hAnsi="Book Antiqua" w:cs="Times New Roman"/>
          <w:color w:val="000000"/>
        </w:rPr>
        <w:footnoteReference w:id="6"/>
      </w:r>
    </w:p>
    <w:p w:rsidR="005E1EA8" w:rsidRPr="00D34E6A" w:rsidRDefault="005E1EA8"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i Madura telah menggunakan strategi pemasaran digital untuk meningkatkan penjualan dan pengenalan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ereka.</w:t>
      </w:r>
      <w:r w:rsidR="00BD4A40" w:rsidRPr="00D34E6A">
        <w:rPr>
          <w:rFonts w:ascii="Book Antiqua" w:hAnsi="Book Antiqua" w:cs="Times New Roman"/>
          <w:color w:val="000000"/>
        </w:rPr>
        <w:t xml:space="preserve">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adura menggunakan media sosial seperti Facebook, Instagram, dan platform marketplace seperti </w:t>
      </w:r>
      <w:r w:rsidRPr="00D34E6A">
        <w:rPr>
          <w:rFonts w:ascii="Book Antiqua" w:hAnsi="Book Antiqua" w:cs="Times New Roman"/>
          <w:color w:val="000000"/>
        </w:rPr>
        <w:lastRenderedPageBreak/>
        <w:t xml:space="preserve">Shopee untuk mempromosikan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ereka. Strategi ini membantu meningkatkan kesadaran masyarakat tentang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adura dan memudahkan konsumen untuk melihat dan membeli produk tersebut.</w:t>
      </w:r>
      <w:r w:rsidRPr="00D34E6A">
        <w:rPr>
          <w:rStyle w:val="FootnoteReference"/>
          <w:rFonts w:ascii="Book Antiqua" w:hAnsi="Book Antiqua" w:cs="Times New Roman"/>
          <w:color w:val="000000"/>
        </w:rPr>
        <w:footnoteReference w:id="7"/>
      </w:r>
      <w:r w:rsidRPr="00D34E6A">
        <w:rPr>
          <w:rFonts w:ascii="Book Antiqua" w:hAnsi="Book Antiqua"/>
        </w:rPr>
        <w:t xml:space="preserve"> </w:t>
      </w:r>
      <w:r w:rsidR="007C4650" w:rsidRPr="00D34E6A">
        <w:rPr>
          <w:rFonts w:ascii="Book Antiqua" w:hAnsi="Book Antiqua"/>
        </w:rPr>
        <w:t xml:space="preserve">Sebagian dari usaha </w:t>
      </w:r>
      <w:r w:rsidR="008750A1" w:rsidRPr="00D34E6A">
        <w:rPr>
          <w:rFonts w:ascii="Book Antiqua" w:hAnsi="Book Antiqua"/>
        </w:rPr>
        <w:t>batik</w:t>
      </w:r>
      <w:r w:rsidR="007C4650" w:rsidRPr="00D34E6A">
        <w:rPr>
          <w:rFonts w:ascii="Book Antiqua" w:hAnsi="Book Antiqua"/>
        </w:rPr>
        <w:t xml:space="preserve"> yang menggunakan </w:t>
      </w:r>
      <w:r w:rsidR="00106AA5" w:rsidRPr="00D34E6A">
        <w:rPr>
          <w:rFonts w:ascii="Book Antiqua" w:hAnsi="Book Antiqua"/>
          <w:i/>
          <w:iCs/>
        </w:rPr>
        <w:t>digital marketing</w:t>
      </w:r>
      <w:r w:rsidR="007C4650" w:rsidRPr="00D34E6A">
        <w:rPr>
          <w:rFonts w:ascii="Book Antiqua" w:hAnsi="Book Antiqua"/>
        </w:rPr>
        <w:t xml:space="preserve"> adalah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 dan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ian</w:t>
      </w:r>
      <w:r w:rsidR="007C4650" w:rsidRPr="00D34E6A">
        <w:rPr>
          <w:rFonts w:ascii="Book Antiqua" w:hAnsi="Book Antiqua" w:cs="Times New Roman"/>
          <w:color w:val="000000"/>
        </w:rPr>
        <w:t>,</w:t>
      </w:r>
      <w:r w:rsidRPr="00D34E6A">
        <w:rPr>
          <w:rFonts w:ascii="Book Antiqua" w:hAnsi="Book Antiqua" w:cs="Times New Roman"/>
          <w:color w:val="000000"/>
        </w:rPr>
        <w:t xml:space="preserve"> </w:t>
      </w:r>
      <w:r w:rsidR="007C4650" w:rsidRPr="00D34E6A">
        <w:rPr>
          <w:rFonts w:ascii="Book Antiqua" w:hAnsi="Book Antiqua" w:cs="Times New Roman"/>
          <w:color w:val="000000"/>
        </w:rPr>
        <w:t xml:space="preserve">yang mana keduanya </w:t>
      </w:r>
      <w:r w:rsidRPr="00D34E6A">
        <w:rPr>
          <w:rFonts w:ascii="Book Antiqua" w:hAnsi="Book Antiqua" w:cs="Times New Roman"/>
          <w:color w:val="000000"/>
        </w:rPr>
        <w:t xml:space="preserve">menggunakan Shopee dan Facebook sebagai platform utama untuk mempromosikan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ereka. Strategi ini membantu meningkatkan kesadaran masyarakat tentang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adura dan memudahkan konsumen untuk melihat dan membeli produk tersebut</w:t>
      </w:r>
      <w:r w:rsidR="007C4650" w:rsidRPr="00D34E6A">
        <w:rPr>
          <w:rFonts w:ascii="Book Antiqua" w:hAnsi="Book Antiqua" w:cs="Times New Roman"/>
          <w:color w:val="000000"/>
        </w:rPr>
        <w:t>.</w:t>
      </w:r>
    </w:p>
    <w:p w:rsidR="007C4650" w:rsidRPr="00D34E6A" w:rsidRDefault="007C4650" w:rsidP="00D34E6A">
      <w:pPr>
        <w:spacing w:after="0"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 Pada pulau Madura dan di Kabupaten Sumenep </w:t>
      </w:r>
      <w:r w:rsidR="003D3010" w:rsidRPr="00D34E6A">
        <w:rPr>
          <w:rFonts w:ascii="Book Antiqua" w:hAnsi="Book Antiqua" w:cs="Times New Roman"/>
          <w:color w:val="000000"/>
        </w:rPr>
        <w:t xml:space="preserve">khususnya </w:t>
      </w:r>
      <w:r w:rsidRPr="00D34E6A">
        <w:rPr>
          <w:rFonts w:ascii="Book Antiqua" w:hAnsi="Book Antiqua" w:cs="Times New Roman"/>
          <w:color w:val="000000"/>
        </w:rPr>
        <w:t xml:space="preserve">terdapat banyak peng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iantaranya </w:t>
      </w:r>
      <w:r w:rsidR="003D3010" w:rsidRPr="00D34E6A">
        <w:rPr>
          <w:rFonts w:ascii="Book Antiqua" w:hAnsi="Book Antiqua" w:cs="Times New Roman"/>
          <w:color w:val="000000"/>
        </w:rPr>
        <w:t xml:space="preserve">adalah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Barokah</w:t>
      </w:r>
      <w:r w:rsidR="003D3010" w:rsidRPr="00D34E6A">
        <w:rPr>
          <w:rFonts w:ascii="Book Antiqua" w:hAnsi="Book Antiqua" w:cs="Times New Roman"/>
          <w:color w:val="000000"/>
        </w:rPr>
        <w:t xml:space="preserve"> yang ada</w:t>
      </w:r>
      <w:r w:rsidRPr="00D34E6A">
        <w:rPr>
          <w:rFonts w:ascii="Book Antiqua" w:hAnsi="Book Antiqua" w:cs="Times New Roman"/>
          <w:color w:val="000000"/>
        </w:rPr>
        <w:t xml:space="preserve"> di Pakandangan. Pakandangan merupakan salah satu desa yang terkenal dengan indusrti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an suatu desa yang terletak di Kecamatan Bluto, Kabupaten Sumenep, Madura, Jawa Timur. Industri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i Pakandangan Sumenep tel</w:t>
      </w:r>
      <w:r w:rsidR="000F5EB9" w:rsidRPr="00D34E6A">
        <w:rPr>
          <w:rFonts w:ascii="Book Antiqua" w:hAnsi="Book Antiqua" w:cs="Times New Roman"/>
          <w:color w:val="000000"/>
        </w:rPr>
        <w:t>ah berkembang selama bertahun-</w:t>
      </w:r>
      <w:r w:rsidRPr="00D34E6A">
        <w:rPr>
          <w:rFonts w:ascii="Book Antiqua" w:hAnsi="Book Antiqua" w:cs="Times New Roman"/>
          <w:color w:val="000000"/>
        </w:rPr>
        <w:t>tahun dan menjadi salah satu sumber pendapatan utama bagi</w:t>
      </w:r>
      <w:r w:rsidR="000F5EB9" w:rsidRPr="00D34E6A">
        <w:rPr>
          <w:rFonts w:ascii="Book Antiqua" w:hAnsi="Book Antiqua" w:cs="Times New Roman"/>
          <w:color w:val="000000"/>
        </w:rPr>
        <w:t xml:space="preserve"> masyarakat di daerah tersebut.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Barokah merupakan </w:t>
      </w:r>
      <w:r w:rsidR="003D3010" w:rsidRPr="00D34E6A">
        <w:rPr>
          <w:rFonts w:ascii="Book Antiqua" w:hAnsi="Book Antiqua" w:cs="Times New Roman"/>
          <w:color w:val="000000"/>
        </w:rPr>
        <w:t xml:space="preserve">didesain seperti </w:t>
      </w:r>
      <w:r w:rsidRPr="00D34E6A">
        <w:rPr>
          <w:rFonts w:ascii="Book Antiqua" w:hAnsi="Book Antiqua" w:cs="Times New Roman"/>
          <w:color w:val="000000"/>
        </w:rPr>
        <w:t xml:space="preserve">toko oleh-oleh </w:t>
      </w:r>
      <w:r w:rsidR="003D3010" w:rsidRPr="00D34E6A">
        <w:rPr>
          <w:rFonts w:ascii="Book Antiqua" w:hAnsi="Book Antiqua" w:cs="Times New Roman"/>
          <w:color w:val="000000"/>
        </w:rPr>
        <w:t xml:space="preserve">yang merupakan </w:t>
      </w:r>
      <w:r w:rsidRPr="00D34E6A">
        <w:rPr>
          <w:rFonts w:ascii="Book Antiqua" w:hAnsi="Book Antiqua" w:cs="Times New Roman"/>
          <w:color w:val="000000"/>
        </w:rPr>
        <w:t>terbesar di Pakandangan Sumenep</w:t>
      </w:r>
      <w:r w:rsidR="003D3010" w:rsidRPr="00D34E6A">
        <w:rPr>
          <w:rFonts w:ascii="Book Antiqua" w:hAnsi="Book Antiqua" w:cs="Times New Roman"/>
          <w:color w:val="000000"/>
        </w:rPr>
        <w:t>,</w:t>
      </w:r>
      <w:r w:rsidRPr="00D34E6A">
        <w:rPr>
          <w:rFonts w:ascii="Book Antiqua" w:hAnsi="Book Antiqua" w:cs="Times New Roman"/>
          <w:color w:val="000000"/>
        </w:rPr>
        <w:t xml:space="preserve"> menyediakan berbagai macam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ari harga yang termurah sampai harga yang termahal atau juga dari kain yang biasa sampai kain yang luar biasa</w:t>
      </w:r>
      <w:r w:rsidR="000F5EB9" w:rsidRPr="00D34E6A">
        <w:rPr>
          <w:rFonts w:ascii="Book Antiqua" w:hAnsi="Book Antiqua" w:cs="Times New Roman"/>
          <w:color w:val="000000"/>
        </w:rPr>
        <w:t>.</w:t>
      </w:r>
      <w:r w:rsidR="000F5EB9" w:rsidRPr="00D34E6A">
        <w:rPr>
          <w:rStyle w:val="FootnoteReference"/>
          <w:rFonts w:ascii="Book Antiqua" w:hAnsi="Book Antiqua" w:cs="Times New Roman"/>
          <w:color w:val="000000"/>
        </w:rPr>
        <w:footnoteReference w:id="8"/>
      </w:r>
    </w:p>
    <w:p w:rsidR="000F5EB9" w:rsidRPr="00D34E6A" w:rsidRDefault="008F41A3" w:rsidP="00D34E6A">
      <w:pPr>
        <w:spacing w:after="0"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Seperti biasanya, awal mula berdirinya 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Barakah adalah usaha kecil dan boleh dikatakan berawal dari nol, </w:t>
      </w:r>
      <w:r w:rsidR="003D3010" w:rsidRPr="00D34E6A">
        <w:rPr>
          <w:rFonts w:ascii="Book Antiqua" w:hAnsi="Book Antiqua" w:cs="Times New Roman"/>
          <w:color w:val="000000"/>
        </w:rPr>
        <w:t>bermodal dari</w:t>
      </w:r>
      <w:r w:rsidRPr="00D34E6A">
        <w:rPr>
          <w:rFonts w:ascii="Book Antiqua" w:hAnsi="Book Antiqua" w:cs="Times New Roman"/>
          <w:color w:val="000000"/>
        </w:rPr>
        <w:t xml:space="preserve"> hanya menerima pengrajin</w:t>
      </w:r>
      <w:r w:rsidR="000F5EB9" w:rsidRPr="00D34E6A">
        <w:rPr>
          <w:rFonts w:ascii="Book Antiqua" w:hAnsi="Book Antiqua" w:cs="Times New Roman"/>
          <w:color w:val="000000"/>
        </w:rPr>
        <w:t xml:space="preserve"> yang menitipkan</w:t>
      </w:r>
      <w:r w:rsidR="003D3010" w:rsidRPr="00D34E6A">
        <w:rPr>
          <w:rFonts w:ascii="Book Antiqua" w:hAnsi="Book Antiqua" w:cs="Times New Roman"/>
          <w:color w:val="000000"/>
        </w:rPr>
        <w:t xml:space="preserve"> barangnya</w:t>
      </w:r>
      <w:r w:rsidR="000F5EB9" w:rsidRPr="00D34E6A">
        <w:rPr>
          <w:rFonts w:ascii="Book Antiqua" w:hAnsi="Book Antiqua" w:cs="Times New Roman"/>
          <w:color w:val="000000"/>
        </w:rPr>
        <w:t xml:space="preserve"> kepada </w:t>
      </w:r>
      <w:r w:rsidR="008750A1" w:rsidRPr="00D34E6A">
        <w:rPr>
          <w:rFonts w:ascii="Book Antiqua" w:hAnsi="Book Antiqua" w:cs="Times New Roman"/>
          <w:color w:val="000000"/>
        </w:rPr>
        <w:t>batik</w:t>
      </w:r>
      <w:r w:rsidR="000F5EB9" w:rsidRPr="00D34E6A">
        <w:rPr>
          <w:rFonts w:ascii="Book Antiqua" w:hAnsi="Book Antiqua" w:cs="Times New Roman"/>
          <w:color w:val="000000"/>
        </w:rPr>
        <w:t xml:space="preserve"> Al-Barokah</w:t>
      </w:r>
      <w:r w:rsidR="003D3010" w:rsidRPr="00D34E6A">
        <w:rPr>
          <w:rFonts w:ascii="Book Antiqua" w:hAnsi="Book Antiqua" w:cs="Times New Roman"/>
          <w:color w:val="000000"/>
        </w:rPr>
        <w:t xml:space="preserve"> untuk dijual</w:t>
      </w:r>
      <w:r w:rsidRPr="00D34E6A">
        <w:rPr>
          <w:rFonts w:ascii="Book Antiqua" w:hAnsi="Book Antiqua" w:cs="Times New Roman"/>
          <w:color w:val="000000"/>
        </w:rPr>
        <w:t>,</w:t>
      </w:r>
      <w:r w:rsidR="000F5EB9" w:rsidRPr="00D34E6A">
        <w:rPr>
          <w:rFonts w:ascii="Book Antiqua" w:hAnsi="Book Antiqua" w:cs="Times New Roman"/>
          <w:color w:val="000000"/>
        </w:rPr>
        <w:t xml:space="preserve"> baru</w:t>
      </w:r>
      <w:r w:rsidRPr="00D34E6A">
        <w:rPr>
          <w:rFonts w:ascii="Book Antiqua" w:hAnsi="Book Antiqua" w:cs="Times New Roman"/>
          <w:color w:val="000000"/>
        </w:rPr>
        <w:t xml:space="preserve"> sesudah itu</w:t>
      </w:r>
      <w:r w:rsidR="000F5EB9" w:rsidRPr="00D34E6A">
        <w:rPr>
          <w:rFonts w:ascii="Book Antiqua" w:hAnsi="Book Antiqua" w:cs="Times New Roman"/>
          <w:color w:val="000000"/>
        </w:rPr>
        <w:t xml:space="preserve"> </w:t>
      </w:r>
      <w:r w:rsidR="008750A1" w:rsidRPr="00D34E6A">
        <w:rPr>
          <w:rFonts w:ascii="Book Antiqua" w:hAnsi="Book Antiqua" w:cs="Times New Roman"/>
          <w:color w:val="000000"/>
        </w:rPr>
        <w:t>batik</w:t>
      </w:r>
      <w:r w:rsidR="000F5EB9" w:rsidRPr="00D34E6A">
        <w:rPr>
          <w:rFonts w:ascii="Book Antiqua" w:hAnsi="Book Antiqua" w:cs="Times New Roman"/>
          <w:color w:val="000000"/>
        </w:rPr>
        <w:t xml:space="preserve"> Al-Barokah</w:t>
      </w:r>
      <w:r w:rsidRPr="00D34E6A">
        <w:rPr>
          <w:rFonts w:ascii="Book Antiqua" w:hAnsi="Book Antiqua" w:cs="Times New Roman"/>
          <w:color w:val="000000"/>
        </w:rPr>
        <w:t xml:space="preserve"> menjual</w:t>
      </w:r>
      <w:r w:rsidR="000F5EB9" w:rsidRPr="00D34E6A">
        <w:rPr>
          <w:rFonts w:ascii="Book Antiqua" w:hAnsi="Book Antiqua" w:cs="Times New Roman"/>
          <w:color w:val="000000"/>
        </w:rPr>
        <w:t xml:space="preserve">nya dan selain itu </w:t>
      </w:r>
      <w:r w:rsidR="008750A1" w:rsidRPr="00D34E6A">
        <w:rPr>
          <w:rFonts w:ascii="Book Antiqua" w:hAnsi="Book Antiqua" w:cs="Times New Roman"/>
          <w:color w:val="000000"/>
        </w:rPr>
        <w:t>batik</w:t>
      </w:r>
      <w:r w:rsidR="000F5EB9" w:rsidRPr="00D34E6A">
        <w:rPr>
          <w:rFonts w:ascii="Book Antiqua" w:hAnsi="Book Antiqua" w:cs="Times New Roman"/>
          <w:color w:val="000000"/>
        </w:rPr>
        <w:t xml:space="preserve"> Al-Barokah juga menjual </w:t>
      </w:r>
      <w:r w:rsidR="008750A1" w:rsidRPr="00D34E6A">
        <w:rPr>
          <w:rFonts w:ascii="Book Antiqua" w:hAnsi="Book Antiqua" w:cs="Times New Roman"/>
          <w:color w:val="000000"/>
        </w:rPr>
        <w:t>batik</w:t>
      </w:r>
      <w:r w:rsidR="000F5EB9" w:rsidRPr="00D34E6A">
        <w:rPr>
          <w:rFonts w:ascii="Book Antiqua" w:hAnsi="Book Antiqua" w:cs="Times New Roman"/>
          <w:color w:val="000000"/>
        </w:rPr>
        <w:t>nya ke pasar-pasar atau seperti berkeliling.</w:t>
      </w:r>
      <w:r w:rsidR="000F5EB9" w:rsidRPr="00D34E6A">
        <w:rPr>
          <w:rFonts w:ascii="Book Antiqua" w:hAnsi="Book Antiqua" w:cs="Times New Roman"/>
          <w:b/>
          <w:bCs/>
          <w:color w:val="000000"/>
        </w:rPr>
        <w:t xml:space="preserve"> </w:t>
      </w:r>
      <w:r w:rsidR="000F5EB9" w:rsidRPr="00D34E6A">
        <w:rPr>
          <w:rFonts w:ascii="Book Antiqua" w:hAnsi="Book Antiqua" w:cs="Times New Roman"/>
          <w:color w:val="000000"/>
        </w:rPr>
        <w:t xml:space="preserve">Seiring perkembangan waktu usaha </w:t>
      </w:r>
      <w:r w:rsidR="008750A1" w:rsidRPr="00D34E6A">
        <w:rPr>
          <w:rFonts w:ascii="Book Antiqua" w:hAnsi="Book Antiqua" w:cs="Times New Roman"/>
          <w:color w:val="000000"/>
        </w:rPr>
        <w:t>Batik</w:t>
      </w:r>
      <w:r w:rsidR="000F5EB9" w:rsidRPr="00D34E6A">
        <w:rPr>
          <w:rFonts w:ascii="Book Antiqua" w:hAnsi="Book Antiqua" w:cs="Times New Roman"/>
          <w:color w:val="000000"/>
        </w:rPr>
        <w:t xml:space="preserve"> Al-Barokah semakin berkembang yang tadinya tidak memiliki karyawan </w:t>
      </w:r>
      <w:r w:rsidR="003D3010" w:rsidRPr="00D34E6A">
        <w:rPr>
          <w:rFonts w:ascii="Book Antiqua" w:hAnsi="Book Antiqua" w:cs="Times New Roman"/>
          <w:color w:val="000000"/>
        </w:rPr>
        <w:t>dan pembantu usaha</w:t>
      </w:r>
      <w:r w:rsidR="000F5EB9" w:rsidRPr="00D34E6A">
        <w:rPr>
          <w:rFonts w:ascii="Book Antiqua" w:hAnsi="Book Antiqua" w:cs="Times New Roman"/>
          <w:color w:val="000000"/>
        </w:rPr>
        <w:t xml:space="preserve"> sekarang sudah memiliki karyawan tetap. Karyawan di </w:t>
      </w:r>
      <w:r w:rsidR="008750A1" w:rsidRPr="00D34E6A">
        <w:rPr>
          <w:rFonts w:ascii="Book Antiqua" w:hAnsi="Book Antiqua" w:cs="Times New Roman"/>
          <w:color w:val="000000"/>
        </w:rPr>
        <w:t>Batik</w:t>
      </w:r>
      <w:r w:rsidR="000F5EB9" w:rsidRPr="00D34E6A">
        <w:rPr>
          <w:rFonts w:ascii="Book Antiqua" w:hAnsi="Book Antiqua" w:cs="Times New Roman"/>
          <w:color w:val="000000"/>
        </w:rPr>
        <w:t xml:space="preserve"> Al-Barokah kurang lebih ada 15 or</w:t>
      </w:r>
      <w:r w:rsidRPr="00D34E6A">
        <w:rPr>
          <w:rFonts w:ascii="Book Antiqua" w:hAnsi="Book Antiqua" w:cs="Times New Roman"/>
          <w:color w:val="000000"/>
        </w:rPr>
        <w:t>ang karyawan dengan posisi dan tugas</w:t>
      </w:r>
      <w:r w:rsidR="000F5EB9" w:rsidRPr="00D34E6A">
        <w:rPr>
          <w:rFonts w:ascii="Book Antiqua" w:hAnsi="Book Antiqua" w:cs="Times New Roman"/>
          <w:color w:val="000000"/>
        </w:rPr>
        <w:t xml:space="preserve"> masing-masing</w:t>
      </w:r>
      <w:r w:rsidRPr="00D34E6A">
        <w:rPr>
          <w:rFonts w:ascii="Book Antiqua" w:hAnsi="Book Antiqua" w:cs="Times New Roman"/>
          <w:color w:val="000000"/>
        </w:rPr>
        <w:t>,</w:t>
      </w:r>
      <w:r w:rsidR="000F5EB9" w:rsidRPr="00D34E6A">
        <w:rPr>
          <w:rFonts w:ascii="Book Antiqua" w:hAnsi="Book Antiqua" w:cs="Times New Roman"/>
          <w:color w:val="000000"/>
        </w:rPr>
        <w:t xml:space="preserve"> diantaranya</w:t>
      </w:r>
      <w:r w:rsidR="003D3010" w:rsidRPr="00D34E6A">
        <w:rPr>
          <w:rFonts w:ascii="Book Antiqua" w:hAnsi="Book Antiqua" w:cs="Times New Roman"/>
          <w:color w:val="000000"/>
        </w:rPr>
        <w:t>;</w:t>
      </w:r>
      <w:r w:rsidRPr="00D34E6A">
        <w:rPr>
          <w:rFonts w:ascii="Book Antiqua" w:hAnsi="Book Antiqua" w:cs="Times New Roman"/>
          <w:color w:val="000000"/>
        </w:rPr>
        <w:t xml:space="preserve"> ada </w:t>
      </w:r>
      <w:r w:rsidR="000F5EB9" w:rsidRPr="00D34E6A">
        <w:rPr>
          <w:rFonts w:ascii="Book Antiqua" w:hAnsi="Book Antiqua" w:cs="Times New Roman"/>
          <w:color w:val="000000"/>
        </w:rPr>
        <w:t>bagian yang melukis, pewarnaan</w:t>
      </w:r>
      <w:r w:rsidRPr="00D34E6A">
        <w:rPr>
          <w:rFonts w:ascii="Book Antiqua" w:hAnsi="Book Antiqua" w:cs="Times New Roman"/>
          <w:color w:val="000000"/>
        </w:rPr>
        <w:t>, dan</w:t>
      </w:r>
      <w:r w:rsidR="000F5EB9" w:rsidRPr="00D34E6A">
        <w:rPr>
          <w:rFonts w:ascii="Book Antiqua" w:hAnsi="Book Antiqua" w:cs="Times New Roman"/>
          <w:color w:val="000000"/>
        </w:rPr>
        <w:t xml:space="preserve"> sampai dengan bagian pelayanan.</w:t>
      </w:r>
      <w:r w:rsidR="007A40AD" w:rsidRPr="00D34E6A">
        <w:rPr>
          <w:rStyle w:val="FootnoteReference"/>
          <w:rFonts w:ascii="Book Antiqua" w:hAnsi="Book Antiqua" w:cs="Times New Roman"/>
          <w:color w:val="000000"/>
        </w:rPr>
        <w:footnoteReference w:id="9"/>
      </w:r>
    </w:p>
    <w:p w:rsidR="00E1003F" w:rsidRDefault="00CF06D7" w:rsidP="00E96BC5">
      <w:pPr>
        <w:spacing w:after="0" w:line="360" w:lineRule="auto"/>
        <w:ind w:firstLine="567"/>
        <w:jc w:val="both"/>
        <w:rPr>
          <w:rFonts w:ascii="Book Antiqua" w:hAnsi="Book Antiqua" w:cs="Times New Roman"/>
          <w:color w:val="000000"/>
        </w:rPr>
      </w:pPr>
      <w:r w:rsidRPr="00D34E6A">
        <w:rPr>
          <w:rFonts w:ascii="Book Antiqua" w:hAnsi="Book Antiqua" w:cs="Times New Roman"/>
          <w:color w:val="000000"/>
        </w:rPr>
        <w:t>Kalau</w:t>
      </w:r>
      <w:r w:rsidR="00BD4A40" w:rsidRPr="00D34E6A">
        <w:rPr>
          <w:rFonts w:ascii="Book Antiqua" w:hAnsi="Book Antiqua" w:cs="Times New Roman"/>
          <w:color w:val="000000"/>
        </w:rPr>
        <w:t xml:space="preserve"> dilihat pada pendapatan tahunan usaha </w:t>
      </w:r>
      <w:r w:rsidR="008750A1" w:rsidRPr="00D34E6A">
        <w:rPr>
          <w:rFonts w:ascii="Book Antiqua" w:hAnsi="Book Antiqua" w:cs="Times New Roman"/>
          <w:color w:val="000000"/>
        </w:rPr>
        <w:t>Batik</w:t>
      </w:r>
      <w:r w:rsidR="00AF4281" w:rsidRPr="00D34E6A">
        <w:rPr>
          <w:rFonts w:ascii="Book Antiqua" w:hAnsi="Book Antiqua" w:cs="Times New Roman"/>
          <w:color w:val="000000"/>
        </w:rPr>
        <w:t xml:space="preserve"> Al-Barokah mengalami peningkatan </w:t>
      </w:r>
      <w:r w:rsidR="000B000B" w:rsidRPr="00D34E6A">
        <w:rPr>
          <w:rFonts w:ascii="Book Antiqua" w:hAnsi="Book Antiqua" w:cs="Times New Roman"/>
          <w:color w:val="000000"/>
        </w:rPr>
        <w:t>dimulai sejak</w:t>
      </w:r>
      <w:r w:rsidR="00BD4A40" w:rsidRPr="00D34E6A">
        <w:rPr>
          <w:rFonts w:ascii="Book Antiqua" w:hAnsi="Book Antiqua" w:cs="Times New Roman"/>
          <w:color w:val="000000"/>
        </w:rPr>
        <w:t xml:space="preserve"> menggunakan </w:t>
      </w:r>
      <w:r w:rsidR="00106AA5" w:rsidRPr="00D34E6A">
        <w:rPr>
          <w:rFonts w:ascii="Book Antiqua" w:hAnsi="Book Antiqua" w:cs="Times New Roman"/>
          <w:i/>
          <w:iCs/>
          <w:color w:val="000000"/>
        </w:rPr>
        <w:t>digital marketing</w:t>
      </w:r>
      <w:r w:rsidR="00BD4A40" w:rsidRPr="00D34E6A">
        <w:rPr>
          <w:rFonts w:ascii="Book Antiqua" w:hAnsi="Book Antiqua" w:cs="Times New Roman"/>
          <w:color w:val="000000"/>
        </w:rPr>
        <w:t xml:space="preserve"> yaitu</w:t>
      </w:r>
      <w:r w:rsidR="000B000B" w:rsidRPr="00D34E6A">
        <w:rPr>
          <w:rFonts w:ascii="Book Antiqua" w:hAnsi="Book Antiqua" w:cs="Times New Roman"/>
          <w:color w:val="000000"/>
        </w:rPr>
        <w:t xml:space="preserve"> masa pandemi COVID 19</w:t>
      </w:r>
      <w:r w:rsidR="00AF4281" w:rsidRPr="00D34E6A">
        <w:rPr>
          <w:rFonts w:ascii="Book Antiqua" w:hAnsi="Book Antiqua" w:cs="Times New Roman"/>
          <w:color w:val="000000"/>
        </w:rPr>
        <w:t>.</w:t>
      </w:r>
      <w:r w:rsidR="00B428E5">
        <w:rPr>
          <w:rFonts w:ascii="Book Antiqua" w:hAnsi="Book Antiqua" w:cs="Times New Roman"/>
          <w:color w:val="000000"/>
        </w:rPr>
        <w:t xml:space="preserve"> Setelah adanya penggunanaan </w:t>
      </w:r>
      <w:r w:rsidR="00B428E5" w:rsidRPr="00B428E5">
        <w:rPr>
          <w:rFonts w:ascii="Book Antiqua" w:hAnsi="Book Antiqua" w:cs="Times New Roman"/>
          <w:i/>
          <w:iCs/>
          <w:color w:val="000000"/>
        </w:rPr>
        <w:t>digital marketing</w:t>
      </w:r>
      <w:r w:rsidR="00B428E5">
        <w:rPr>
          <w:rFonts w:ascii="Book Antiqua" w:hAnsi="Book Antiqua" w:cs="Times New Roman"/>
          <w:color w:val="000000"/>
        </w:rPr>
        <w:t xml:space="preserve"> untuk memudahkan akses pemasarannya, sangat jelas pendapatannya semakin meningkat, penyebab utamanya adalah semakin banyaknya permintaan yang merupakan dampak dari adanya promosi dan pengenalan produk melalui media sosial. </w:t>
      </w:r>
      <w:r w:rsidR="00AF4281" w:rsidRPr="00D34E6A">
        <w:rPr>
          <w:rFonts w:ascii="Book Antiqua" w:hAnsi="Book Antiqua" w:cs="Times New Roman"/>
          <w:color w:val="000000"/>
        </w:rPr>
        <w:t xml:space="preserve"> </w:t>
      </w:r>
    </w:p>
    <w:p w:rsidR="00E96BC5" w:rsidRDefault="00E96BC5" w:rsidP="00E96BC5">
      <w:pPr>
        <w:spacing w:after="0" w:line="360" w:lineRule="auto"/>
        <w:ind w:firstLine="567"/>
        <w:jc w:val="both"/>
        <w:rPr>
          <w:rFonts w:ascii="Book Antiqua" w:hAnsi="Book Antiqua" w:cs="Times New Roman"/>
          <w:color w:val="000000"/>
        </w:rPr>
      </w:pPr>
    </w:p>
    <w:p w:rsidR="00E1003F" w:rsidRPr="00D34E6A" w:rsidRDefault="00E1003F" w:rsidP="00D34E6A">
      <w:pPr>
        <w:spacing w:after="0" w:line="360" w:lineRule="auto"/>
        <w:ind w:firstLine="567"/>
        <w:jc w:val="both"/>
        <w:rPr>
          <w:rFonts w:ascii="Book Antiqua" w:hAnsi="Book Antiqua" w:cs="Times New Roman"/>
          <w:color w:val="000000"/>
        </w:rPr>
      </w:pPr>
    </w:p>
    <w:p w:rsidR="00BD4A40" w:rsidRPr="00D34E6A" w:rsidRDefault="00BD4A40" w:rsidP="00E1003F">
      <w:pPr>
        <w:spacing w:after="0" w:line="360" w:lineRule="auto"/>
        <w:ind w:firstLine="567"/>
        <w:jc w:val="center"/>
        <w:rPr>
          <w:rFonts w:ascii="Book Antiqua" w:hAnsi="Book Antiqua" w:cs="Times New Roman"/>
          <w:color w:val="000000"/>
        </w:rPr>
      </w:pPr>
      <w:r w:rsidRPr="00D34E6A">
        <w:rPr>
          <w:rFonts w:ascii="Book Antiqua" w:hAnsi="Book Antiqua" w:cs="Times New Roman"/>
          <w:color w:val="000000"/>
        </w:rPr>
        <w:lastRenderedPageBreak/>
        <w:t xml:space="preserve">Gambar </w:t>
      </w:r>
      <w:r w:rsidR="00DE10D7" w:rsidRPr="00D34E6A">
        <w:rPr>
          <w:rFonts w:ascii="Book Antiqua" w:hAnsi="Book Antiqua" w:cs="Times New Roman"/>
          <w:color w:val="000000"/>
        </w:rPr>
        <w:t xml:space="preserve">1. Pendapatan tahunan usaha </w:t>
      </w:r>
      <w:r w:rsidR="008750A1" w:rsidRPr="00D34E6A">
        <w:rPr>
          <w:rFonts w:ascii="Book Antiqua" w:hAnsi="Book Antiqua" w:cs="Times New Roman"/>
          <w:color w:val="000000"/>
        </w:rPr>
        <w:t>batik</w:t>
      </w:r>
      <w:r w:rsidR="00DE10D7" w:rsidRPr="00D34E6A">
        <w:rPr>
          <w:rFonts w:ascii="Book Antiqua" w:hAnsi="Book Antiqua" w:cs="Times New Roman"/>
          <w:color w:val="000000"/>
        </w:rPr>
        <w:t xml:space="preserve"> al-Barokah</w:t>
      </w:r>
    </w:p>
    <w:p w:rsidR="00A36A9F" w:rsidRPr="00D34E6A" w:rsidRDefault="00287B42" w:rsidP="00D34E6A">
      <w:pPr>
        <w:spacing w:after="0" w:line="360" w:lineRule="auto"/>
        <w:ind w:firstLine="567"/>
        <w:jc w:val="both"/>
        <w:rPr>
          <w:rFonts w:ascii="Book Antiqua" w:hAnsi="Book Antiqua"/>
        </w:rPr>
      </w:pPr>
      <w:r w:rsidRPr="00D34E6A">
        <w:rPr>
          <w:rFonts w:ascii="Book Antiqua" w:hAnsi="Book Antiqua"/>
          <w:noProof/>
        </w:rPr>
        <w:drawing>
          <wp:inline distT="0" distB="0" distL="0" distR="0">
            <wp:extent cx="4933950" cy="216217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10322" w:rsidRPr="00D34E6A" w:rsidRDefault="00DE10D7" w:rsidP="00D34E6A">
      <w:pPr>
        <w:spacing w:after="0" w:line="360" w:lineRule="auto"/>
        <w:ind w:firstLine="567"/>
        <w:jc w:val="both"/>
        <w:rPr>
          <w:rFonts w:ascii="Book Antiqua" w:hAnsi="Book Antiqua"/>
        </w:rPr>
      </w:pPr>
      <w:r w:rsidRPr="00D34E6A">
        <w:rPr>
          <w:rFonts w:ascii="Book Antiqua" w:hAnsi="Book Antiqua"/>
        </w:rPr>
        <w:t>Sumber: data diolah dari hasil wawancaran dengan pemilik usaha Taufan Febriyanto.</w:t>
      </w:r>
    </w:p>
    <w:p w:rsidR="00DE10D7" w:rsidRPr="00D34E6A" w:rsidRDefault="00DE10D7" w:rsidP="00D34E6A">
      <w:pPr>
        <w:spacing w:after="0" w:line="360" w:lineRule="auto"/>
        <w:ind w:firstLine="567"/>
        <w:jc w:val="both"/>
        <w:rPr>
          <w:rFonts w:ascii="Book Antiqua" w:hAnsi="Book Antiqua"/>
        </w:rPr>
      </w:pPr>
    </w:p>
    <w:p w:rsidR="00AF4281" w:rsidRPr="00D34E6A" w:rsidRDefault="00D91894" w:rsidP="00D34E6A">
      <w:pPr>
        <w:spacing w:after="0" w:line="360" w:lineRule="auto"/>
        <w:ind w:firstLine="567"/>
        <w:jc w:val="both"/>
        <w:rPr>
          <w:rFonts w:ascii="Book Antiqua" w:eastAsia="Times New Roman" w:hAnsi="Book Antiqua"/>
          <w:bCs/>
        </w:rPr>
      </w:pPr>
      <w:r w:rsidRPr="00D34E6A">
        <w:rPr>
          <w:rFonts w:ascii="Book Antiqua" w:eastAsia="Times New Roman" w:hAnsi="Book Antiqua"/>
          <w:bCs/>
        </w:rPr>
        <w:t>P</w:t>
      </w:r>
      <w:r w:rsidR="00AF4281" w:rsidRPr="00D34E6A">
        <w:rPr>
          <w:rFonts w:ascii="Book Antiqua" w:eastAsia="Times New Roman" w:hAnsi="Book Antiqua"/>
          <w:bCs/>
        </w:rPr>
        <w:t>endapatan pertahun dari s</w:t>
      </w:r>
      <w:r w:rsidR="004A3107" w:rsidRPr="00D34E6A">
        <w:rPr>
          <w:rFonts w:ascii="Book Antiqua" w:eastAsia="Times New Roman" w:hAnsi="Book Antiqua"/>
          <w:bCs/>
        </w:rPr>
        <w:t xml:space="preserve">ejak dirintisnya usaha </w:t>
      </w:r>
      <w:r w:rsidR="008750A1" w:rsidRPr="00D34E6A">
        <w:rPr>
          <w:rFonts w:ascii="Book Antiqua" w:eastAsia="Times New Roman" w:hAnsi="Book Antiqua"/>
          <w:bCs/>
        </w:rPr>
        <w:t>batik</w:t>
      </w:r>
      <w:r w:rsidR="004A3107" w:rsidRPr="00D34E6A">
        <w:rPr>
          <w:rFonts w:ascii="Book Antiqua" w:eastAsia="Times New Roman" w:hAnsi="Book Antiqua"/>
          <w:bCs/>
        </w:rPr>
        <w:t xml:space="preserve"> al-</w:t>
      </w:r>
      <w:r w:rsidR="00AF4281" w:rsidRPr="00D34E6A">
        <w:rPr>
          <w:rFonts w:ascii="Book Antiqua" w:eastAsia="Times New Roman" w:hAnsi="Book Antiqua"/>
          <w:bCs/>
        </w:rPr>
        <w:t>Barok</w:t>
      </w:r>
      <w:r w:rsidR="00F552C9" w:rsidRPr="00D34E6A">
        <w:rPr>
          <w:rFonts w:ascii="Book Antiqua" w:eastAsia="Times New Roman" w:hAnsi="Book Antiqua"/>
          <w:bCs/>
        </w:rPr>
        <w:t xml:space="preserve">ah mengalami peningkatan, begitu </w:t>
      </w:r>
      <w:r w:rsidR="00AF4281" w:rsidRPr="00D34E6A">
        <w:rPr>
          <w:rFonts w:ascii="Book Antiqua" w:eastAsia="Times New Roman" w:hAnsi="Book Antiqua"/>
          <w:bCs/>
        </w:rPr>
        <w:t>juga meng</w:t>
      </w:r>
      <w:r w:rsidR="004C32AF" w:rsidRPr="00D34E6A">
        <w:rPr>
          <w:rFonts w:ascii="Book Antiqua" w:eastAsia="Times New Roman" w:hAnsi="Book Antiqua"/>
          <w:bCs/>
        </w:rPr>
        <w:t>alami penurunan pada tahun 2020, d</w:t>
      </w:r>
      <w:r w:rsidR="00AF4281" w:rsidRPr="00D34E6A">
        <w:rPr>
          <w:rFonts w:ascii="Book Antiqua" w:eastAsia="Times New Roman" w:hAnsi="Book Antiqua"/>
          <w:bCs/>
        </w:rPr>
        <w:t>imana pada tahun 2020 awal mula co</w:t>
      </w:r>
      <w:r w:rsidR="004C32AF" w:rsidRPr="00D34E6A">
        <w:rPr>
          <w:rFonts w:ascii="Book Antiqua" w:eastAsia="Times New Roman" w:hAnsi="Book Antiqua"/>
          <w:bCs/>
        </w:rPr>
        <w:t>vid-19</w:t>
      </w:r>
      <w:r w:rsidR="00AF4281" w:rsidRPr="00D34E6A">
        <w:rPr>
          <w:rFonts w:ascii="Book Antiqua" w:eastAsia="Times New Roman" w:hAnsi="Book Antiqua"/>
          <w:bCs/>
        </w:rPr>
        <w:t xml:space="preserve"> banyak persaingan yan</w:t>
      </w:r>
      <w:r w:rsidR="004A3107" w:rsidRPr="00D34E6A">
        <w:rPr>
          <w:rFonts w:ascii="Book Antiqua" w:eastAsia="Times New Roman" w:hAnsi="Book Antiqua"/>
          <w:bCs/>
        </w:rPr>
        <w:t xml:space="preserve">g dirasakan dari usaha </w:t>
      </w:r>
      <w:r w:rsidR="008750A1" w:rsidRPr="00D34E6A">
        <w:rPr>
          <w:rFonts w:ascii="Book Antiqua" w:eastAsia="Times New Roman" w:hAnsi="Book Antiqua"/>
          <w:bCs/>
        </w:rPr>
        <w:t>batik</w:t>
      </w:r>
      <w:r w:rsidR="004A3107" w:rsidRPr="00D34E6A">
        <w:rPr>
          <w:rFonts w:ascii="Book Antiqua" w:eastAsia="Times New Roman" w:hAnsi="Book Antiqua"/>
          <w:bCs/>
        </w:rPr>
        <w:t xml:space="preserve"> Al-</w:t>
      </w:r>
      <w:r w:rsidR="00AF4281" w:rsidRPr="00D34E6A">
        <w:rPr>
          <w:rFonts w:ascii="Book Antiqua" w:eastAsia="Times New Roman" w:hAnsi="Book Antiqua"/>
          <w:bCs/>
        </w:rPr>
        <w:t>Barokah di dalam menjalankan usahanya, khususnya dengan</w:t>
      </w:r>
      <w:r w:rsidR="00F552C9" w:rsidRPr="00D34E6A">
        <w:rPr>
          <w:rFonts w:ascii="Book Antiqua" w:eastAsia="Times New Roman" w:hAnsi="Book Antiqua"/>
          <w:bCs/>
        </w:rPr>
        <w:t xml:space="preserve"> persainga</w:t>
      </w:r>
      <w:r w:rsidR="00DE10D7" w:rsidRPr="00D34E6A">
        <w:rPr>
          <w:rFonts w:ascii="Book Antiqua" w:eastAsia="Times New Roman" w:hAnsi="Book Antiqua"/>
          <w:bCs/>
        </w:rPr>
        <w:t>n</w:t>
      </w:r>
      <w:r w:rsidR="00AF4281" w:rsidRPr="00D34E6A">
        <w:rPr>
          <w:rFonts w:ascii="Book Antiqua" w:eastAsia="Times New Roman" w:hAnsi="Book Antiqua"/>
          <w:bCs/>
        </w:rPr>
        <w:t xml:space="preserve"> </w:t>
      </w:r>
      <w:r w:rsidR="00F552C9" w:rsidRPr="00D34E6A">
        <w:rPr>
          <w:rFonts w:ascii="Book Antiqua" w:eastAsia="Times New Roman" w:hAnsi="Book Antiqua"/>
          <w:bCs/>
        </w:rPr>
        <w:t>usaha-usaha</w:t>
      </w:r>
      <w:r w:rsidR="00AF4281" w:rsidRPr="00D34E6A">
        <w:rPr>
          <w:rFonts w:ascii="Book Antiqua" w:eastAsia="Times New Roman" w:hAnsi="Book Antiqua"/>
          <w:bCs/>
        </w:rPr>
        <w:t xml:space="preserve"> </w:t>
      </w:r>
      <w:r w:rsidR="008750A1" w:rsidRPr="00D34E6A">
        <w:rPr>
          <w:rFonts w:ascii="Book Antiqua" w:eastAsia="Times New Roman" w:hAnsi="Book Antiqua"/>
          <w:bCs/>
        </w:rPr>
        <w:t>batik</w:t>
      </w:r>
      <w:r w:rsidR="00AF4281" w:rsidRPr="00D34E6A">
        <w:rPr>
          <w:rFonts w:ascii="Book Antiqua" w:eastAsia="Times New Roman" w:hAnsi="Book Antiqua"/>
          <w:bCs/>
        </w:rPr>
        <w:t xml:space="preserve"> di Kabupaten Sumenep. Namun pengusaha </w:t>
      </w:r>
      <w:r w:rsidR="008750A1" w:rsidRPr="00D34E6A">
        <w:rPr>
          <w:rFonts w:ascii="Book Antiqua" w:eastAsia="Times New Roman" w:hAnsi="Book Antiqua"/>
          <w:bCs/>
        </w:rPr>
        <w:t>Batik</w:t>
      </w:r>
      <w:r w:rsidR="00AF4281" w:rsidRPr="00D34E6A">
        <w:rPr>
          <w:rFonts w:ascii="Book Antiqua" w:eastAsia="Times New Roman" w:hAnsi="Book Antiqua"/>
          <w:bCs/>
        </w:rPr>
        <w:t xml:space="preserve"> Al-Barokah </w:t>
      </w:r>
      <w:r w:rsidR="004C32AF" w:rsidRPr="00D34E6A">
        <w:rPr>
          <w:rFonts w:ascii="Book Antiqua" w:eastAsia="Times New Roman" w:hAnsi="Book Antiqua"/>
          <w:bCs/>
        </w:rPr>
        <w:t>melakukan persaingan ini dengan strategi</w:t>
      </w:r>
      <w:r w:rsidR="00AF4281" w:rsidRPr="00D34E6A">
        <w:rPr>
          <w:rFonts w:ascii="Book Antiqua" w:eastAsia="Times New Roman" w:hAnsi="Book Antiqua"/>
          <w:bCs/>
        </w:rPr>
        <w:t xml:space="preserve"> mempertahankan kualitas dan harga agar pembeli mengetahui kualitas dengan harga yang sesuai. kemudian yan</w:t>
      </w:r>
      <w:r w:rsidR="00F552C9" w:rsidRPr="00D34E6A">
        <w:rPr>
          <w:rFonts w:ascii="Book Antiqua" w:eastAsia="Times New Roman" w:hAnsi="Book Antiqua"/>
          <w:bCs/>
        </w:rPr>
        <w:t>g lebih efektif</w:t>
      </w:r>
      <w:r w:rsidRPr="00D34E6A">
        <w:rPr>
          <w:rFonts w:ascii="Book Antiqua" w:eastAsia="Times New Roman" w:hAnsi="Book Antiqua"/>
          <w:bCs/>
        </w:rPr>
        <w:t xml:space="preserve"> lagi untuk keberlanjutan</w:t>
      </w:r>
      <w:r w:rsidR="00F560F5" w:rsidRPr="00D34E6A">
        <w:rPr>
          <w:rFonts w:ascii="Book Antiqua" w:eastAsia="Times New Roman" w:hAnsi="Book Antiqua"/>
          <w:bCs/>
        </w:rPr>
        <w:t xml:space="preserve"> usahanya adalah</w:t>
      </w:r>
      <w:r w:rsidR="00AF4281" w:rsidRPr="00D34E6A">
        <w:rPr>
          <w:rFonts w:ascii="Book Antiqua" w:eastAsia="Times New Roman" w:hAnsi="Book Antiqua"/>
          <w:bCs/>
        </w:rPr>
        <w:t xml:space="preserve"> dengan menggunakan </w:t>
      </w:r>
      <w:r w:rsidR="00106AA5" w:rsidRPr="00D34E6A">
        <w:rPr>
          <w:rFonts w:ascii="Book Antiqua" w:eastAsia="Times New Roman" w:hAnsi="Book Antiqua"/>
          <w:bCs/>
          <w:i/>
          <w:iCs/>
        </w:rPr>
        <w:t>digital marketing</w:t>
      </w:r>
      <w:r w:rsidR="00F552C9" w:rsidRPr="00D34E6A">
        <w:rPr>
          <w:rFonts w:ascii="Book Antiqua" w:eastAsia="Times New Roman" w:hAnsi="Book Antiqua"/>
          <w:bCs/>
          <w:i/>
          <w:iCs/>
        </w:rPr>
        <w:t>,</w:t>
      </w:r>
      <w:r w:rsidR="00AF4281" w:rsidRPr="00D34E6A">
        <w:rPr>
          <w:rFonts w:ascii="Book Antiqua" w:eastAsia="Times New Roman" w:hAnsi="Book Antiqua"/>
          <w:bCs/>
        </w:rPr>
        <w:t xml:space="preserve"> dapat membuka akses yang lebih luas dan menjangkau pasar yang lebih jauh, dimu</w:t>
      </w:r>
      <w:r w:rsidR="00FF1390" w:rsidRPr="00D34E6A">
        <w:rPr>
          <w:rFonts w:ascii="Book Antiqua" w:eastAsia="Times New Roman" w:hAnsi="Book Antiqua"/>
          <w:bCs/>
        </w:rPr>
        <w:t>lai pada masa pandemi covid 19</w:t>
      </w:r>
      <w:r w:rsidR="004C32AF" w:rsidRPr="00D34E6A">
        <w:rPr>
          <w:rFonts w:ascii="Book Antiqua" w:eastAsia="Times New Roman" w:hAnsi="Book Antiqua"/>
          <w:bCs/>
        </w:rPr>
        <w:t xml:space="preserve"> dan </w:t>
      </w:r>
      <w:r w:rsidR="00AF4281" w:rsidRPr="00D34E6A">
        <w:rPr>
          <w:rFonts w:ascii="Book Antiqua" w:eastAsia="Times New Roman" w:hAnsi="Book Antiqua"/>
          <w:bCs/>
        </w:rPr>
        <w:t xml:space="preserve">terbukti pada tahun 2021 dari segi pendapatan </w:t>
      </w:r>
      <w:r w:rsidR="00DE10D7" w:rsidRPr="00D34E6A">
        <w:rPr>
          <w:rFonts w:ascii="Book Antiqua" w:eastAsia="Times New Roman" w:hAnsi="Book Antiqua"/>
          <w:bCs/>
        </w:rPr>
        <w:t xml:space="preserve">tahunan </w:t>
      </w:r>
      <w:r w:rsidR="00AF4281" w:rsidRPr="00D34E6A">
        <w:rPr>
          <w:rFonts w:ascii="Book Antiqua" w:eastAsia="Times New Roman" w:hAnsi="Book Antiqua"/>
          <w:bCs/>
        </w:rPr>
        <w:t>mengalami</w:t>
      </w:r>
      <w:r w:rsidR="00F552C9" w:rsidRPr="00D34E6A">
        <w:rPr>
          <w:rFonts w:ascii="Book Antiqua" w:eastAsia="Times New Roman" w:hAnsi="Book Antiqua"/>
          <w:bCs/>
        </w:rPr>
        <w:t xml:space="preserve"> peningkatan</w:t>
      </w:r>
      <w:r w:rsidR="00AF4281" w:rsidRPr="00D34E6A">
        <w:rPr>
          <w:rFonts w:ascii="Book Antiqua" w:eastAsia="Times New Roman" w:hAnsi="Book Antiqua"/>
          <w:bCs/>
        </w:rPr>
        <w:t xml:space="preserve"> yang signifika</w:t>
      </w:r>
      <w:r w:rsidR="00F82A85" w:rsidRPr="00D34E6A">
        <w:rPr>
          <w:rFonts w:ascii="Book Antiqua" w:eastAsia="Times New Roman" w:hAnsi="Book Antiqua"/>
          <w:bCs/>
        </w:rPr>
        <w:t xml:space="preserve">n </w:t>
      </w:r>
      <w:r w:rsidR="004C32AF" w:rsidRPr="00D34E6A">
        <w:rPr>
          <w:rFonts w:ascii="Book Antiqua" w:eastAsia="Times New Roman" w:hAnsi="Book Antiqua"/>
          <w:bCs/>
        </w:rPr>
        <w:t>dibandingkan</w:t>
      </w:r>
      <w:r w:rsidR="00F82A85" w:rsidRPr="00D34E6A">
        <w:rPr>
          <w:rFonts w:ascii="Book Antiqua" w:eastAsia="Times New Roman" w:hAnsi="Book Antiqua"/>
          <w:bCs/>
        </w:rPr>
        <w:t xml:space="preserve"> sebelumnya.</w:t>
      </w:r>
      <w:r w:rsidR="00F552C9" w:rsidRPr="00D34E6A">
        <w:rPr>
          <w:rStyle w:val="FootnoteReference"/>
          <w:rFonts w:ascii="Book Antiqua" w:eastAsia="Times New Roman" w:hAnsi="Book Antiqua"/>
          <w:bCs/>
        </w:rPr>
        <w:footnoteReference w:id="10"/>
      </w:r>
    </w:p>
    <w:p w:rsidR="004A3107" w:rsidRPr="00D34E6A" w:rsidRDefault="004A3107"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Persaingan 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di Pakandangan Sumenep cukup dinamis, karena daerah ini dikenal sebagai salah satu sentra produksi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Madura yang terkenal. Pakandangan memiliki banyak pengrajin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yang tersebar di berbagai desa, sehingga menciptakan persaingan yang cukup ketat. Pengrajin berkompetisi dalam hal inovasi desain, ku</w:t>
      </w:r>
      <w:r w:rsidR="00B51D3D" w:rsidRPr="00D34E6A">
        <w:rPr>
          <w:rFonts w:ascii="Book Antiqua" w:hAnsi="Book Antiqua" w:cs="Times New Roman"/>
          <w:color w:val="000000"/>
        </w:rPr>
        <w:t>alitas, dan harga. J</w:t>
      </w:r>
      <w:r w:rsidRPr="00D34E6A">
        <w:rPr>
          <w:rFonts w:ascii="Book Antiqua" w:hAnsi="Book Antiqua" w:cs="Times New Roman"/>
          <w:color w:val="000000"/>
        </w:rPr>
        <w:t xml:space="preserve">uga berusaha mengembangkan produk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yang lebih modern dan mengikuti tren, seperti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cap atau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kombinasi, untuk </w:t>
      </w:r>
      <w:r w:rsidR="00B51D3D" w:rsidRPr="00D34E6A">
        <w:rPr>
          <w:rFonts w:ascii="Book Antiqua" w:hAnsi="Book Antiqua" w:cs="Times New Roman"/>
          <w:color w:val="000000"/>
        </w:rPr>
        <w:t>menarik pasar yang lebih luas dan u</w:t>
      </w:r>
      <w:r w:rsidRPr="00D34E6A">
        <w:rPr>
          <w:rFonts w:ascii="Book Antiqua" w:hAnsi="Book Antiqua" w:cs="Times New Roman"/>
          <w:color w:val="000000"/>
        </w:rPr>
        <w:t xml:space="preserve">ntuk bisa </w:t>
      </w:r>
      <w:r w:rsidR="00B51D3D" w:rsidRPr="00D34E6A">
        <w:rPr>
          <w:rFonts w:ascii="Book Antiqua" w:hAnsi="Book Antiqua" w:cs="Times New Roman"/>
          <w:color w:val="000000"/>
        </w:rPr>
        <w:t>meningkatkan pangsa</w:t>
      </w:r>
      <w:r w:rsidRPr="00D34E6A">
        <w:rPr>
          <w:rFonts w:ascii="Book Antiqua" w:hAnsi="Book Antiqua" w:cs="Times New Roman"/>
          <w:color w:val="000000"/>
        </w:rPr>
        <w:t xml:space="preserve"> pasar </w:t>
      </w:r>
      <w:r w:rsidR="00B51D3D" w:rsidRPr="00D34E6A">
        <w:rPr>
          <w:rFonts w:ascii="Book Antiqua" w:hAnsi="Book Antiqua" w:cs="Times New Roman"/>
          <w:color w:val="000000"/>
        </w:rPr>
        <w:t>perlu</w:t>
      </w:r>
      <w:r w:rsidRPr="00D34E6A">
        <w:rPr>
          <w:rFonts w:ascii="Book Antiqua" w:hAnsi="Book Antiqua" w:cs="Times New Roman"/>
          <w:color w:val="000000"/>
        </w:rPr>
        <w:t xml:space="preserve"> </w:t>
      </w:r>
      <w:r w:rsidR="00B51D3D" w:rsidRPr="00D34E6A">
        <w:rPr>
          <w:rFonts w:ascii="Book Antiqua" w:hAnsi="Book Antiqua" w:cs="Times New Roman"/>
          <w:color w:val="000000"/>
        </w:rPr>
        <w:t>penggunaan</w:t>
      </w:r>
      <w:r w:rsidRPr="00D34E6A">
        <w:rPr>
          <w:rFonts w:ascii="Book Antiqua" w:hAnsi="Book Antiqua" w:cs="Times New Roman"/>
          <w:color w:val="000000"/>
        </w:rPr>
        <w:t xml:space="preserve">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w:t>
      </w:r>
    </w:p>
    <w:p w:rsidR="00C468E8" w:rsidRPr="00D34E6A" w:rsidRDefault="00F82A85" w:rsidP="003D0B88">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Berdasark</w:t>
      </w:r>
      <w:r w:rsidR="00033D20" w:rsidRPr="00D34E6A">
        <w:rPr>
          <w:rFonts w:ascii="Book Antiqua" w:hAnsi="Book Antiqua" w:cs="Times New Roman"/>
          <w:color w:val="000000"/>
        </w:rPr>
        <w:t>an latar belakang masalah</w:t>
      </w:r>
      <w:r w:rsidRPr="00D34E6A">
        <w:rPr>
          <w:rFonts w:ascii="Book Antiqua" w:hAnsi="Book Antiqua" w:cs="Times New Roman"/>
          <w:color w:val="000000"/>
        </w:rPr>
        <w:t xml:space="preserve">, maka tujuan dari penelitian ini adalah Untuk mengetahui </w:t>
      </w:r>
      <w:r w:rsidR="00F443CA" w:rsidRPr="00D34E6A">
        <w:rPr>
          <w:rFonts w:ascii="Book Antiqua" w:hAnsi="Book Antiqua" w:cs="Times New Roman"/>
          <w:color w:val="000000"/>
        </w:rPr>
        <w:t xml:space="preserve">upaya penggunanaan </w:t>
      </w:r>
      <w:r w:rsidRPr="00D34E6A">
        <w:rPr>
          <w:rFonts w:ascii="Book Antiqua" w:hAnsi="Book Antiqua" w:cs="Times New Roman"/>
          <w:color w:val="000000"/>
        </w:rPr>
        <w:t xml:space="preserve">strategi </w:t>
      </w:r>
      <w:r w:rsidR="00106AA5" w:rsidRPr="00D34E6A">
        <w:rPr>
          <w:rFonts w:ascii="Book Antiqua" w:hAnsi="Book Antiqua" w:cs="Times New Roman"/>
          <w:i/>
          <w:iCs/>
          <w:color w:val="000000"/>
        </w:rPr>
        <w:t>digital marketing</w:t>
      </w:r>
      <w:r w:rsidR="00F443CA" w:rsidRPr="00D34E6A">
        <w:rPr>
          <w:rFonts w:ascii="Book Antiqua" w:hAnsi="Book Antiqua" w:cs="Times New Roman"/>
          <w:i/>
          <w:iCs/>
          <w:color w:val="000000"/>
        </w:rPr>
        <w:t>,</w:t>
      </w:r>
      <w:r w:rsidR="00F443CA" w:rsidRPr="00D34E6A">
        <w:rPr>
          <w:rFonts w:ascii="Book Antiqua" w:hAnsi="Book Antiqua" w:cs="Times New Roman"/>
          <w:color w:val="000000"/>
        </w:rPr>
        <w:t xml:space="preserve"> </w:t>
      </w:r>
      <w:r w:rsidR="00F443CA" w:rsidRPr="00D34E6A">
        <w:rPr>
          <w:rFonts w:ascii="Book Antiqua" w:eastAsia="Times New Roman" w:hAnsi="Book Antiqua"/>
        </w:rPr>
        <w:t>saluran media digital yang digunakan usaha Batik Al-Barokah</w:t>
      </w:r>
      <w:r w:rsidR="00F443CA" w:rsidRPr="00D34E6A">
        <w:rPr>
          <w:rFonts w:ascii="Book Antiqua" w:hAnsi="Book Antiqua" w:cs="Times New Roman"/>
          <w:color w:val="000000"/>
        </w:rPr>
        <w:t xml:space="preserve"> </w:t>
      </w:r>
      <w:r w:rsidRPr="00D34E6A">
        <w:rPr>
          <w:rFonts w:ascii="Book Antiqua" w:hAnsi="Book Antiqua" w:cs="Times New Roman"/>
          <w:color w:val="000000"/>
        </w:rPr>
        <w:t xml:space="preserve">dalam meningkatkan </w:t>
      </w:r>
      <w:r w:rsidR="002E5F65" w:rsidRPr="00D34E6A">
        <w:rPr>
          <w:rFonts w:ascii="Book Antiqua" w:hAnsi="Book Antiqua" w:cs="Times New Roman"/>
          <w:color w:val="000000"/>
        </w:rPr>
        <w:t xml:space="preserve">komersialisasi usaha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Barokah</w:t>
      </w:r>
      <w:r w:rsidR="00F443CA" w:rsidRPr="00D34E6A">
        <w:rPr>
          <w:rFonts w:ascii="Book Antiqua" w:hAnsi="Book Antiqua" w:cs="Times New Roman"/>
          <w:color w:val="000000"/>
        </w:rPr>
        <w:t xml:space="preserve">, dan </w:t>
      </w:r>
      <w:r w:rsidR="00E4097B" w:rsidRPr="00D34E6A">
        <w:rPr>
          <w:rFonts w:ascii="Book Antiqua" w:hAnsi="Book Antiqua" w:cs="Times New Roman"/>
          <w:color w:val="000000"/>
        </w:rPr>
        <w:t>u</w:t>
      </w:r>
      <w:r w:rsidRPr="00D34E6A">
        <w:rPr>
          <w:rFonts w:ascii="Book Antiqua" w:hAnsi="Book Antiqua" w:cs="Times New Roman"/>
          <w:color w:val="000000"/>
        </w:rPr>
        <w:t xml:space="preserve">ntuk </w:t>
      </w:r>
      <w:r w:rsidR="002E5F65" w:rsidRPr="00D34E6A">
        <w:rPr>
          <w:rFonts w:ascii="Book Antiqua" w:hAnsi="Book Antiqua" w:cs="Times New Roman"/>
          <w:color w:val="000000"/>
        </w:rPr>
        <w:t xml:space="preserve">mengetahui hambatan dan solusi </w:t>
      </w:r>
      <w:r w:rsidR="008750A1" w:rsidRPr="00D34E6A">
        <w:rPr>
          <w:rFonts w:ascii="Book Antiqua" w:hAnsi="Book Antiqua" w:cs="Times New Roman"/>
          <w:color w:val="000000"/>
        </w:rPr>
        <w:t>batik</w:t>
      </w:r>
      <w:r w:rsidRPr="00D34E6A">
        <w:rPr>
          <w:rFonts w:ascii="Book Antiqua" w:hAnsi="Book Antiqua" w:cs="Times New Roman"/>
          <w:color w:val="000000"/>
        </w:rPr>
        <w:t xml:space="preserve"> Al-Barokah dalam melaksanakan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w:t>
      </w:r>
    </w:p>
    <w:p w:rsidR="00396849" w:rsidRPr="00D34E6A" w:rsidRDefault="00DE10D7" w:rsidP="00396849">
      <w:pPr>
        <w:spacing w:line="360" w:lineRule="auto"/>
        <w:jc w:val="center"/>
        <w:rPr>
          <w:rFonts w:ascii="Book Antiqua" w:hAnsi="Book Antiqua" w:cs="Times New Roman"/>
          <w:b/>
          <w:bCs/>
          <w:color w:val="000000"/>
        </w:rPr>
      </w:pPr>
      <w:r w:rsidRPr="00D34E6A">
        <w:rPr>
          <w:rFonts w:ascii="Book Antiqua" w:hAnsi="Book Antiqua" w:cs="Times New Roman"/>
          <w:b/>
          <w:bCs/>
          <w:color w:val="000000"/>
        </w:rPr>
        <w:lastRenderedPageBreak/>
        <w:t>Tinjauan Literatur</w:t>
      </w:r>
    </w:p>
    <w:p w:rsidR="00396849" w:rsidRPr="00D34E6A" w:rsidRDefault="00106AA5" w:rsidP="00D34E6A">
      <w:pPr>
        <w:spacing w:after="0" w:line="360" w:lineRule="auto"/>
        <w:rPr>
          <w:rFonts w:ascii="Book Antiqua" w:hAnsi="Book Antiqua"/>
          <w:b/>
          <w:i/>
          <w:iCs/>
        </w:rPr>
      </w:pPr>
      <w:r w:rsidRPr="00D34E6A">
        <w:rPr>
          <w:rFonts w:ascii="Book Antiqua" w:hAnsi="Book Antiqua"/>
          <w:b/>
          <w:i/>
          <w:iCs/>
        </w:rPr>
        <w:t>Digital marketing</w:t>
      </w:r>
    </w:p>
    <w:p w:rsidR="00DE10D7" w:rsidRPr="00D34E6A" w:rsidRDefault="00DE10D7" w:rsidP="00D34E6A">
      <w:pPr>
        <w:spacing w:line="360" w:lineRule="auto"/>
        <w:ind w:firstLine="567"/>
        <w:jc w:val="both"/>
        <w:rPr>
          <w:rFonts w:ascii="Book Antiqua" w:hAnsi="Book Antiqua"/>
          <w:b/>
          <w:i/>
          <w:iCs/>
        </w:rPr>
      </w:pPr>
      <w:r w:rsidRPr="00D34E6A">
        <w:rPr>
          <w:rFonts w:ascii="Book Antiqua" w:hAnsi="Book Antiqua" w:cs="Times New Roman"/>
          <w:color w:val="000000"/>
        </w:rPr>
        <w:t>Pemasaran adalah aktivitas bisnis yang menciptakan, mengkomunikasikan, menawarkan dan menukar tawaran nilai kepada konsumen dan masyarakat.</w:t>
      </w:r>
      <w:r w:rsidR="003C0907" w:rsidRPr="00D34E6A">
        <w:rPr>
          <w:rFonts w:ascii="Book Antiqua" w:hAnsi="Book Antiqua" w:cs="Times New Roman"/>
          <w:color w:val="000000"/>
        </w:rPr>
        <w:t xml:space="preserve"> </w:t>
      </w:r>
      <w:r w:rsidRPr="00D34E6A">
        <w:rPr>
          <w:rFonts w:ascii="Book Antiqua" w:hAnsi="Book Antiqua" w:cs="Times New Roman"/>
          <w:color w:val="000000"/>
        </w:rPr>
        <w:t>Internet kini menjadi media yang diciptakan secara digital.</w:t>
      </w:r>
      <w:r w:rsidR="003C0907" w:rsidRPr="00D34E6A">
        <w:rPr>
          <w:rFonts w:ascii="Book Antiqua" w:hAnsi="Book Antiqua" w:cs="Times New Roman"/>
          <w:color w:val="000000"/>
        </w:rPr>
        <w:t xml:space="preserve"> </w:t>
      </w:r>
      <w:r w:rsidRPr="00D34E6A">
        <w:rPr>
          <w:rFonts w:ascii="Book Antiqua" w:hAnsi="Book Antiqua" w:cs="Times New Roman"/>
          <w:color w:val="000000"/>
        </w:rPr>
        <w:t>Dalam kehidupan, Internet memudahkan Anda menemukan informasi yang Anda perlukan, membeli produk, dan melakukan banyak hal lainnya secara onl</w:t>
      </w:r>
      <w:r w:rsidR="003C0907" w:rsidRPr="00D34E6A">
        <w:rPr>
          <w:rFonts w:ascii="Book Antiqua" w:hAnsi="Book Antiqua" w:cs="Times New Roman"/>
          <w:color w:val="000000"/>
        </w:rPr>
        <w:t>ine.Internet kini menjadi media</w:t>
      </w:r>
      <w:r w:rsidRPr="00D34E6A">
        <w:rPr>
          <w:rFonts w:ascii="Book Antiqua" w:hAnsi="Book Antiqua" w:cs="Times New Roman"/>
          <w:color w:val="000000"/>
        </w:rPr>
        <w:t xml:space="preserve"> penting bagi perusahaan dan pebisnis untuk bertukar penawaran.</w:t>
      </w:r>
      <w:r w:rsidR="003C0907" w:rsidRPr="00D34E6A">
        <w:rPr>
          <w:rFonts w:ascii="Book Antiqua" w:hAnsi="Book Antiqua" w:cs="Times New Roman"/>
          <w:color w:val="000000"/>
        </w:rPr>
        <w:t xml:space="preserve"> </w:t>
      </w:r>
      <w:r w:rsidRPr="00D34E6A">
        <w:rPr>
          <w:rFonts w:ascii="Book Antiqua" w:hAnsi="Book Antiqua" w:cs="Times New Roman"/>
          <w:color w:val="000000"/>
        </w:rPr>
        <w:t>Dari uraian tersebut m</w:t>
      </w:r>
      <w:r w:rsidR="00CE63E7" w:rsidRPr="00D34E6A">
        <w:rPr>
          <w:rFonts w:ascii="Book Antiqua" w:hAnsi="Book Antiqua" w:cs="Times New Roman"/>
          <w:color w:val="000000"/>
        </w:rPr>
        <w:t>uncullah N</w:t>
      </w:r>
      <w:r w:rsidR="003C0907" w:rsidRPr="00D34E6A">
        <w:rPr>
          <w:rFonts w:ascii="Book Antiqua" w:hAnsi="Book Antiqua" w:cs="Times New Roman"/>
          <w:color w:val="000000"/>
        </w:rPr>
        <w:t xml:space="preserve">ama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di era digital saat ini.</w:t>
      </w:r>
      <w:r w:rsidR="003C0907" w:rsidRPr="00D34E6A">
        <w:rPr>
          <w:rFonts w:ascii="Book Antiqua" w:hAnsi="Book Antiqua" w:cs="Times New Roman"/>
          <w:color w:val="000000"/>
        </w:rPr>
        <w:t xml:space="preserve"> </w:t>
      </w:r>
      <w:r w:rsidRPr="00D34E6A">
        <w:rPr>
          <w:rFonts w:ascii="Book Antiqua" w:hAnsi="Book Antiqua" w:cs="Times New Roman"/>
          <w:color w:val="000000"/>
        </w:rPr>
        <w:t>Dengan kata lain, pemasaran digital mengacu pada pemasaran suatu merek yang dimiliki suatu perusahaan melalui media digital.</w:t>
      </w:r>
      <w:r w:rsidR="003C0907" w:rsidRPr="00D34E6A">
        <w:rPr>
          <w:rStyle w:val="FootnoteReference"/>
          <w:rFonts w:ascii="Book Antiqua" w:hAnsi="Book Antiqua" w:cs="Times New Roman"/>
          <w:color w:val="000000"/>
        </w:rPr>
        <w:footnoteReference w:id="11"/>
      </w:r>
    </w:p>
    <w:p w:rsidR="00396849" w:rsidRPr="00D34E6A" w:rsidRDefault="003C0907"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Pemasaran digital merupakan suatu kegiatan di bid</w:t>
      </w:r>
      <w:r w:rsidR="00CE63E7" w:rsidRPr="00D34E6A">
        <w:rPr>
          <w:rFonts w:ascii="Book Antiqua" w:hAnsi="Book Antiqua" w:cs="Times New Roman"/>
          <w:color w:val="000000"/>
        </w:rPr>
        <w:t>ang pemasaran yang menggunakan platform</w:t>
      </w:r>
      <w:r w:rsidRPr="00D34E6A">
        <w:rPr>
          <w:rFonts w:ascii="Book Antiqua" w:hAnsi="Book Antiqua" w:cs="Times New Roman"/>
          <w:color w:val="000000"/>
        </w:rPr>
        <w:t xml:space="preserve"> di Internet untuk menjangkau sasaran pelanggan. Selain itu, pemasaran digital didefinisikan sebagai pemasaran produk dan layanan melalui Internet dan dikenal sebagai </w:t>
      </w:r>
      <w:r w:rsidRPr="00E1003F">
        <w:rPr>
          <w:rFonts w:ascii="Book Antiqua" w:hAnsi="Book Antiqua" w:cs="Times New Roman"/>
          <w:i/>
          <w:iCs/>
          <w:color w:val="000000"/>
        </w:rPr>
        <w:t>i-marketing,</w:t>
      </w:r>
      <w:r w:rsidRPr="00D34E6A">
        <w:rPr>
          <w:rFonts w:ascii="Book Antiqua" w:hAnsi="Book Antiqua" w:cs="Times New Roman"/>
          <w:color w:val="000000"/>
        </w:rPr>
        <w:t xml:space="preserve"> pemasaran web, atau pemasaran online. Pemasaran elektronik atau perdagangan elektro</w:t>
      </w:r>
      <w:r w:rsidR="00CE63E7" w:rsidRPr="00D34E6A">
        <w:rPr>
          <w:rFonts w:ascii="Book Antiqua" w:hAnsi="Book Antiqua" w:cs="Times New Roman"/>
          <w:color w:val="000000"/>
        </w:rPr>
        <w:t>nik. Kegiatan pemasaran digital</w:t>
      </w:r>
      <w:r w:rsidRPr="00D34E6A">
        <w:rPr>
          <w:rFonts w:ascii="Book Antiqua" w:hAnsi="Book Antiqua" w:cs="Times New Roman"/>
          <w:color w:val="000000"/>
        </w:rPr>
        <w:t xml:space="preserve"> dimanfaatkan para pebisnis untuk meningkatkan penggunaan media internet di pasar. </w:t>
      </w:r>
    </w:p>
    <w:p w:rsidR="00396849" w:rsidRPr="00D34E6A" w:rsidRDefault="003C0907" w:rsidP="00D34E6A">
      <w:pPr>
        <w:spacing w:after="0" w:line="360" w:lineRule="auto"/>
        <w:ind w:firstLine="567"/>
        <w:jc w:val="both"/>
        <w:rPr>
          <w:rFonts w:ascii="Book Antiqua" w:hAnsi="Book Antiqua"/>
        </w:rPr>
      </w:pPr>
      <w:r w:rsidRPr="00D34E6A">
        <w:rPr>
          <w:rFonts w:ascii="Book Antiqua" w:hAnsi="Book Antiqua"/>
          <w:color w:val="000000"/>
        </w:rPr>
        <w:t>Pemasaran digital memiliki dua keuntungan.</w:t>
      </w:r>
      <w:r w:rsidR="00396849" w:rsidRPr="00D34E6A">
        <w:rPr>
          <w:rFonts w:ascii="Book Antiqua" w:hAnsi="Book Antiqua"/>
        </w:rPr>
        <w:t xml:space="preserve"> Pertama, biayanya relatif murah adalah pemasaran menggunakan </w:t>
      </w:r>
      <w:r w:rsidR="00106AA5" w:rsidRPr="00D34E6A">
        <w:rPr>
          <w:rFonts w:ascii="Book Antiqua" w:hAnsi="Book Antiqua"/>
          <w:i/>
          <w:iCs/>
        </w:rPr>
        <w:t>digital marketing</w:t>
      </w:r>
      <w:r w:rsidR="00396849" w:rsidRPr="00D34E6A">
        <w:rPr>
          <w:rFonts w:ascii="Book Antiqua" w:hAnsi="Book Antiqua"/>
        </w:rPr>
        <w:t xml:space="preserve"> jauh lebih murah dan mudah menjangkau calon konsumen begitu luas dibandingkan periklanan konvensional. Sifat </w:t>
      </w:r>
      <w:r w:rsidR="00106AA5" w:rsidRPr="00D34E6A">
        <w:rPr>
          <w:rFonts w:ascii="Book Antiqua" w:hAnsi="Book Antiqua"/>
          <w:i/>
          <w:iCs/>
        </w:rPr>
        <w:t>digital marketing</w:t>
      </w:r>
      <w:r w:rsidR="00396849" w:rsidRPr="00D34E6A">
        <w:rPr>
          <w:rFonts w:ascii="Book Antiqua" w:hAnsi="Book Antiqua"/>
        </w:rPr>
        <w:t xml:space="preserve"> memungkinkan konsumen memeriksa dan membandingkan produk satu dengan yang lainnya lebih nyaman. Kedua, muatan informasi yang besar adalah penggunaan </w:t>
      </w:r>
      <w:r w:rsidR="00106AA5" w:rsidRPr="00D34E6A">
        <w:rPr>
          <w:rFonts w:ascii="Book Antiqua" w:hAnsi="Book Antiqua"/>
          <w:i/>
          <w:iCs/>
        </w:rPr>
        <w:t>digital marketing</w:t>
      </w:r>
      <w:r w:rsidR="00396849" w:rsidRPr="00D34E6A">
        <w:rPr>
          <w:rFonts w:ascii="Book Antiqua" w:hAnsi="Book Antiqua"/>
        </w:rPr>
        <w:t xml:space="preserve"> menyediakan sejumlah informasi yang besar dan begitu luas dibandingkan dengan media konvensional seperti media cetak, radio dan televisi. </w:t>
      </w:r>
      <w:r w:rsidR="00106AA5" w:rsidRPr="00D34E6A">
        <w:rPr>
          <w:rFonts w:ascii="Book Antiqua" w:hAnsi="Book Antiqua"/>
          <w:i/>
          <w:iCs/>
        </w:rPr>
        <w:t>Digital marketing</w:t>
      </w:r>
      <w:r w:rsidR="00396849" w:rsidRPr="00D34E6A">
        <w:rPr>
          <w:rFonts w:ascii="Book Antiqua" w:hAnsi="Book Antiqua"/>
        </w:rPr>
        <w:t xml:space="preserve"> juga mampu menyimpan data secara akurat yang dibutuhkan oleh perusahaan.</w:t>
      </w:r>
      <w:r w:rsidR="00396849" w:rsidRPr="00D34E6A">
        <w:rPr>
          <w:rStyle w:val="FootnoteReference"/>
          <w:rFonts w:ascii="Book Antiqua" w:hAnsi="Book Antiqua"/>
        </w:rPr>
        <w:footnoteReference w:id="12"/>
      </w:r>
    </w:p>
    <w:p w:rsidR="000933FB" w:rsidRPr="00D34E6A" w:rsidRDefault="000933FB" w:rsidP="00D34E6A">
      <w:pPr>
        <w:spacing w:after="0" w:line="360" w:lineRule="auto"/>
        <w:ind w:firstLine="567"/>
        <w:jc w:val="both"/>
        <w:rPr>
          <w:rFonts w:ascii="Book Antiqua" w:hAnsi="Book Antiqua"/>
        </w:rPr>
      </w:pPr>
      <w:r w:rsidRPr="00D34E6A">
        <w:rPr>
          <w:rFonts w:ascii="Book Antiqua" w:hAnsi="Book Antiqua"/>
        </w:rPr>
        <w:t xml:space="preserve">Penggunaan </w:t>
      </w:r>
      <w:r w:rsidR="00106AA5" w:rsidRPr="00D34E6A">
        <w:rPr>
          <w:rFonts w:ascii="Book Antiqua" w:hAnsi="Book Antiqua"/>
          <w:i/>
          <w:iCs/>
        </w:rPr>
        <w:t>digital marketing</w:t>
      </w:r>
      <w:r w:rsidR="00CE63E7" w:rsidRPr="00D34E6A">
        <w:rPr>
          <w:rFonts w:ascii="Book Antiqua" w:hAnsi="Book Antiqua"/>
        </w:rPr>
        <w:t xml:space="preserve"> merupakan strategi</w:t>
      </w:r>
      <w:r w:rsidRPr="00D34E6A">
        <w:rPr>
          <w:rFonts w:ascii="Book Antiqua" w:hAnsi="Book Antiqua"/>
        </w:rPr>
        <w:t xml:space="preserve"> untuk mempermudah dalam memahami persoalan tujuan komunikasi yang bisa dicapai perusahaan melalui penggunaan internet. Tujuannya adalah penyebaran informasi, menciptakan kesadaran terhadap perusahaan bahkan terhadap barang dan jasa yang dihasilkan, melakukan riset pasar dan mengumpulkan informasi mengenai perusahaan pesaing, untuk menciptakan persepsi atau image baik perusahaan terhadap khalayak, menawarkan produk yang dimiliki kepada pengunjug dalam upaya mendorong konsumen supaya bersedia mencoba produk perusahaan, menjawab berbagai keluh kesah dan pertanyaan pelanggann, dan Meningkatkan distribusi.</w:t>
      </w:r>
      <w:r w:rsidRPr="00D34E6A">
        <w:rPr>
          <w:rStyle w:val="FootnoteReference"/>
          <w:rFonts w:ascii="Book Antiqua" w:hAnsi="Book Antiqua"/>
        </w:rPr>
        <w:footnoteReference w:id="13"/>
      </w:r>
    </w:p>
    <w:p w:rsidR="00E4097B" w:rsidRPr="00D34E6A" w:rsidRDefault="00CA0BC7" w:rsidP="00D34E6A">
      <w:pPr>
        <w:spacing w:after="0" w:line="360" w:lineRule="auto"/>
        <w:jc w:val="both"/>
        <w:rPr>
          <w:rFonts w:ascii="Book Antiqua" w:hAnsi="Book Antiqua"/>
          <w:b/>
          <w:bCs/>
          <w:i/>
          <w:iCs/>
        </w:rPr>
      </w:pPr>
      <w:r w:rsidRPr="00D34E6A">
        <w:rPr>
          <w:rFonts w:ascii="Book Antiqua" w:hAnsi="Book Antiqua"/>
          <w:b/>
          <w:bCs/>
        </w:rPr>
        <w:lastRenderedPageBreak/>
        <w:t>Hambatan dan tantangan dalam menggunakan</w:t>
      </w:r>
      <w:r w:rsidR="00E4097B" w:rsidRPr="00D34E6A">
        <w:rPr>
          <w:rFonts w:ascii="Book Antiqua" w:hAnsi="Book Antiqua"/>
          <w:b/>
          <w:bCs/>
        </w:rPr>
        <w:t xml:space="preserve"> </w:t>
      </w:r>
      <w:r w:rsidR="00106AA5" w:rsidRPr="00D34E6A">
        <w:rPr>
          <w:rFonts w:ascii="Book Antiqua" w:hAnsi="Book Antiqua"/>
          <w:b/>
          <w:bCs/>
          <w:i/>
          <w:iCs/>
        </w:rPr>
        <w:t>Digital marketing</w:t>
      </w:r>
    </w:p>
    <w:p w:rsidR="00096A75" w:rsidRPr="00D34E6A" w:rsidRDefault="00096A75" w:rsidP="00D34E6A">
      <w:pPr>
        <w:spacing w:after="0" w:line="360" w:lineRule="auto"/>
        <w:ind w:firstLine="284"/>
        <w:jc w:val="both"/>
        <w:rPr>
          <w:rFonts w:ascii="Book Antiqua" w:hAnsi="Book Antiqua" w:cs="Times New Roman"/>
        </w:rPr>
      </w:pPr>
      <w:r w:rsidRPr="00D34E6A">
        <w:rPr>
          <w:rFonts w:ascii="Book Antiqua" w:hAnsi="Book Antiqua" w:cs="Times New Roman"/>
        </w:rPr>
        <w:t xml:space="preserve">Pemanfaatan </w:t>
      </w:r>
      <w:r w:rsidR="00106AA5" w:rsidRPr="00D34E6A">
        <w:rPr>
          <w:rFonts w:ascii="Book Antiqua" w:hAnsi="Book Antiqua" w:cs="Times New Roman"/>
          <w:i/>
          <w:iCs/>
        </w:rPr>
        <w:t>digital marketing</w:t>
      </w:r>
      <w:r w:rsidRPr="00D34E6A">
        <w:rPr>
          <w:rFonts w:ascii="Book Antiqua" w:hAnsi="Book Antiqua" w:cs="Times New Roman"/>
        </w:rPr>
        <w:t xml:space="preserve"> memiliki beberapa keunggulan, antara lain: Target bisa diat</w:t>
      </w:r>
      <w:r w:rsidR="00CE63E7" w:rsidRPr="00D34E6A">
        <w:rPr>
          <w:rFonts w:ascii="Book Antiqua" w:hAnsi="Book Antiqua" w:cs="Times New Roman"/>
        </w:rPr>
        <w:t>ur sesuai demografi, domisili, G</w:t>
      </w:r>
      <w:r w:rsidRPr="00D34E6A">
        <w:rPr>
          <w:rFonts w:ascii="Book Antiqua" w:hAnsi="Book Antiqua" w:cs="Times New Roman"/>
        </w:rPr>
        <w:t>aya hidup, dan bahkan kebiasaan. Hasil cepat terlihat sehingga pemasar dapat melakukan tindakan koreksi atau perubahan apabila dirasa ada yang tidak sesuai. Biaya jauh lebih murah dari pada pemasaran konvensional. Jangkauan lebih luas karena tidak</w:t>
      </w:r>
      <w:r w:rsidRPr="00D34E6A">
        <w:rPr>
          <w:rFonts w:ascii="Book Antiqua" w:hAnsi="Book Antiqua" w:cs="Times New Roman"/>
          <w:b/>
        </w:rPr>
        <w:t xml:space="preserve"> </w:t>
      </w:r>
      <w:r w:rsidRPr="00D34E6A">
        <w:rPr>
          <w:rFonts w:ascii="Book Antiqua" w:hAnsi="Book Antiqua" w:cs="Times New Roman"/>
        </w:rPr>
        <w:t xml:space="preserve">terbatas geografis. Dapat diakses kapanpun tidak terbatas waktu. Hasil dapat diukur, misalnya jumlah pengunjung situs, jumlah konsumen yang melakukan pembelian online. </w:t>
      </w:r>
      <w:r w:rsidRPr="007D4AD9">
        <w:rPr>
          <w:rFonts w:ascii="Book Antiqua" w:hAnsi="Book Antiqua" w:cs="Times New Roman"/>
        </w:rPr>
        <w:t>Kampanya</w:t>
      </w:r>
      <w:r w:rsidR="007D4AD9">
        <w:rPr>
          <w:rFonts w:ascii="Book Antiqua" w:hAnsi="Book Antiqua" w:cs="Times New Roman"/>
        </w:rPr>
        <w:t xml:space="preserve"> pemasaran</w:t>
      </w:r>
      <w:r w:rsidRPr="00D34E6A">
        <w:rPr>
          <w:rFonts w:ascii="Book Antiqua" w:hAnsi="Book Antiqua" w:cs="Times New Roman"/>
        </w:rPr>
        <w:t xml:space="preserve"> bisa dipersonalisasi. Bisa melakukan manajemen atau meraih konsumen karena komunikasi terjadi secara langsung dan dua arah sehingga pelaku usaha membina relasi</w:t>
      </w:r>
      <w:r w:rsidRPr="00D34E6A">
        <w:rPr>
          <w:rFonts w:ascii="Book Antiqua" w:hAnsi="Book Antiqua" w:cs="Times New Roman"/>
          <w:b/>
        </w:rPr>
        <w:t xml:space="preserve"> </w:t>
      </w:r>
      <w:r w:rsidRPr="00D34E6A">
        <w:rPr>
          <w:rFonts w:ascii="Book Antiqua" w:hAnsi="Book Antiqua" w:cs="Times New Roman"/>
        </w:rPr>
        <w:t>dan menumbuhkan kepercayaan konsumen.</w:t>
      </w:r>
      <w:r w:rsidRPr="00D34E6A">
        <w:rPr>
          <w:rStyle w:val="FootnoteReference"/>
          <w:rFonts w:ascii="Book Antiqua" w:hAnsi="Book Antiqua" w:cs="Times New Roman"/>
        </w:rPr>
        <w:footnoteReference w:id="14"/>
      </w:r>
      <w:r w:rsidRPr="00D34E6A">
        <w:rPr>
          <w:rFonts w:ascii="Book Antiqua" w:hAnsi="Book Antiqua" w:cs="Times New Roman"/>
        </w:rPr>
        <w:t xml:space="preserve"> </w:t>
      </w:r>
    </w:p>
    <w:p w:rsidR="00CA0BC7" w:rsidRPr="00D34E6A" w:rsidRDefault="00CA0BC7"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Hambatan menggunakan </w:t>
      </w:r>
      <w:r w:rsidR="00106AA5" w:rsidRPr="00D34E6A">
        <w:rPr>
          <w:rFonts w:ascii="Book Antiqua" w:hAnsi="Book Antiqua" w:cs="Times New Roman"/>
          <w:i/>
          <w:iCs/>
        </w:rPr>
        <w:t>digital marketing</w:t>
      </w:r>
      <w:r w:rsidRPr="00D34E6A">
        <w:rPr>
          <w:rFonts w:ascii="Book Antiqua" w:hAnsi="Book Antiqua" w:cs="Times New Roman"/>
        </w:rPr>
        <w:t xml:space="preserve"> dapat bervariasi, tetapi beberapa kendala umum yang sering dihadapi diantaranya adalah perubahan algoritma di platform seperti Google, Facebook, dan Instagram dapat memengaruhi visibilitas konten dan strategi pemasaran secara keseluruhan. Untuk mengatasi ini, perlu diikuti perkembangan terbaru dan beradaptasi dengan perubahan algoritma.</w:t>
      </w:r>
      <w:r w:rsidR="008F3ADE" w:rsidRPr="00D34E6A">
        <w:rPr>
          <w:rStyle w:val="FootnoteReference"/>
          <w:rFonts w:ascii="Book Antiqua" w:hAnsi="Book Antiqua" w:cs="Times New Roman"/>
        </w:rPr>
        <w:footnoteReference w:id="15"/>
      </w:r>
      <w:r w:rsidR="008F3ADE" w:rsidRPr="00D34E6A">
        <w:rPr>
          <w:rFonts w:ascii="Book Antiqua" w:hAnsi="Book Antiqua" w:cs="Times New Roman"/>
        </w:rPr>
        <w:t xml:space="preserve"> Diantara hambatannya juga</w:t>
      </w:r>
      <w:r w:rsidRPr="00D34E6A">
        <w:rPr>
          <w:rFonts w:ascii="Book Antiqua" w:hAnsi="Book Antiqua" w:cs="Times New Roman"/>
        </w:rPr>
        <w:t xml:space="preserve"> Banyak bisnis, terutama UMKM, memiliki budget yang terbatas untu</w:t>
      </w:r>
      <w:r w:rsidR="008F3ADE" w:rsidRPr="00D34E6A">
        <w:rPr>
          <w:rFonts w:ascii="Book Antiqua" w:hAnsi="Book Antiqua" w:cs="Times New Roman"/>
        </w:rPr>
        <w:t xml:space="preserve">k menerapkan </w:t>
      </w:r>
      <w:r w:rsidR="00106AA5" w:rsidRPr="00D34E6A">
        <w:rPr>
          <w:rFonts w:ascii="Book Antiqua" w:hAnsi="Book Antiqua" w:cs="Times New Roman"/>
          <w:i/>
          <w:iCs/>
        </w:rPr>
        <w:t>digital marketing</w:t>
      </w:r>
      <w:r w:rsidR="008F3ADE" w:rsidRPr="00D34E6A">
        <w:rPr>
          <w:rFonts w:ascii="Book Antiqua" w:hAnsi="Book Antiqua" w:cs="Times New Roman"/>
        </w:rPr>
        <w:t>, h</w:t>
      </w:r>
      <w:r w:rsidRPr="00D34E6A">
        <w:rPr>
          <w:rFonts w:ascii="Book Antiqua" w:hAnsi="Book Antiqua" w:cs="Times New Roman"/>
        </w:rPr>
        <w:t>al ini dapat membatasi pilihan strategi dan platform yang digunakan. Untuk mengatasi ini, dapat</w:t>
      </w:r>
      <w:r w:rsidR="006F4587" w:rsidRPr="00D34E6A">
        <w:rPr>
          <w:rFonts w:ascii="Book Antiqua" w:hAnsi="Book Antiqua" w:cs="Times New Roman"/>
        </w:rPr>
        <w:t xml:space="preserve"> </w:t>
      </w:r>
      <w:r w:rsidRPr="00D34E6A">
        <w:rPr>
          <w:rFonts w:ascii="Book Antiqua" w:hAnsi="Book Antiqua" w:cs="Times New Roman"/>
        </w:rPr>
        <w:t xml:space="preserve">dipilih platform pemasaran yang paling efektif dan efisien, serta menggunakan strategi pemasaran yang lebih spesifik seperti </w:t>
      </w:r>
      <w:r w:rsidRPr="007D4AD9">
        <w:rPr>
          <w:rFonts w:ascii="Book Antiqua" w:hAnsi="Book Antiqua" w:cs="Times New Roman"/>
        </w:rPr>
        <w:t>kampanye</w:t>
      </w:r>
      <w:r w:rsidRPr="00D34E6A">
        <w:rPr>
          <w:rFonts w:ascii="Book Antiqua" w:hAnsi="Book Antiqua" w:cs="Times New Roman"/>
        </w:rPr>
        <w:t xml:space="preserve"> </w:t>
      </w:r>
      <w:r w:rsidR="007D4AD9">
        <w:rPr>
          <w:rFonts w:ascii="Book Antiqua" w:hAnsi="Book Antiqua" w:cs="Times New Roman"/>
        </w:rPr>
        <w:t xml:space="preserve">pemasaran melalui </w:t>
      </w:r>
      <w:r w:rsidR="008E6D24" w:rsidRPr="00D34E6A">
        <w:rPr>
          <w:rFonts w:ascii="Book Antiqua" w:hAnsi="Book Antiqua" w:cs="Times New Roman"/>
        </w:rPr>
        <w:t>E</w:t>
      </w:r>
      <w:r w:rsidR="008E6D24">
        <w:rPr>
          <w:rFonts w:ascii="Book Antiqua" w:hAnsi="Book Antiqua" w:cs="Times New Roman"/>
        </w:rPr>
        <w:t>-</w:t>
      </w:r>
      <w:r w:rsidRPr="00D34E6A">
        <w:rPr>
          <w:rFonts w:ascii="Book Antiqua" w:hAnsi="Book Antiqua" w:cs="Times New Roman"/>
        </w:rPr>
        <w:t>mail atau pemasaran konten.</w:t>
      </w:r>
      <w:r w:rsidR="008F3ADE" w:rsidRPr="00D34E6A">
        <w:rPr>
          <w:rStyle w:val="FootnoteReference"/>
          <w:rFonts w:ascii="Book Antiqua" w:hAnsi="Book Antiqua" w:cs="Times New Roman"/>
        </w:rPr>
        <w:footnoteReference w:id="16"/>
      </w:r>
    </w:p>
    <w:p w:rsidR="00CA0BC7" w:rsidRPr="00D34E6A" w:rsidRDefault="008F3ADE"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Begitu juga hambatan dari penggunaan </w:t>
      </w:r>
      <w:r w:rsidR="00106AA5" w:rsidRPr="00D34E6A">
        <w:rPr>
          <w:rFonts w:ascii="Book Antiqua" w:hAnsi="Book Antiqua" w:cs="Times New Roman"/>
          <w:i/>
          <w:iCs/>
        </w:rPr>
        <w:t>digital marketing</w:t>
      </w:r>
      <w:r w:rsidRPr="00D34E6A">
        <w:rPr>
          <w:rFonts w:ascii="Book Antiqua" w:hAnsi="Book Antiqua" w:cs="Times New Roman"/>
        </w:rPr>
        <w:t xml:space="preserve"> t</w:t>
      </w:r>
      <w:r w:rsidR="00CA0BC7" w:rsidRPr="00D34E6A">
        <w:rPr>
          <w:rFonts w:ascii="Book Antiqua" w:hAnsi="Book Antiqua" w:cs="Times New Roman"/>
        </w:rPr>
        <w:t>erlalu bergantung pada satu platform dapat membuat bisnis sulit beradaptasi dengan perubahan. Unt</w:t>
      </w:r>
      <w:r w:rsidR="006F4587" w:rsidRPr="00D34E6A">
        <w:rPr>
          <w:rFonts w:ascii="Book Antiqua" w:hAnsi="Book Antiqua" w:cs="Times New Roman"/>
        </w:rPr>
        <w:t xml:space="preserve">uk mengatasi ini, dapat bekerja </w:t>
      </w:r>
      <w:r w:rsidR="00CA0BC7" w:rsidRPr="00D34E6A">
        <w:rPr>
          <w:rFonts w:ascii="Book Antiqua" w:hAnsi="Book Antiqua" w:cs="Times New Roman"/>
        </w:rPr>
        <w:t xml:space="preserve">sama dengan agensi atau profesional </w:t>
      </w:r>
      <w:r w:rsidR="00106AA5" w:rsidRPr="00D34E6A">
        <w:rPr>
          <w:rFonts w:ascii="Book Antiqua" w:hAnsi="Book Antiqua" w:cs="Times New Roman"/>
          <w:i/>
          <w:iCs/>
        </w:rPr>
        <w:t>digital marketing</w:t>
      </w:r>
      <w:r w:rsidR="00CA0BC7" w:rsidRPr="00D34E6A">
        <w:rPr>
          <w:rFonts w:ascii="Book Antiqua" w:hAnsi="Book Antiqua" w:cs="Times New Roman"/>
        </w:rPr>
        <w:t xml:space="preserve"> yang memiliki pengalaman dan pengetahuan yang luas di bidang ini.</w:t>
      </w:r>
      <w:r w:rsidRPr="00D34E6A">
        <w:rPr>
          <w:rStyle w:val="FootnoteReference"/>
          <w:rFonts w:ascii="Book Antiqua" w:hAnsi="Book Antiqua" w:cs="Times New Roman"/>
        </w:rPr>
        <w:footnoteReference w:id="17"/>
      </w:r>
    </w:p>
    <w:p w:rsidR="00CA0BC7" w:rsidRPr="00D34E6A" w:rsidRDefault="00CA0BC7"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Kurangnya tim yang kompeten dapat berdampak negatif pada efektivitas </w:t>
      </w:r>
      <w:r w:rsidRPr="007D4AD9">
        <w:rPr>
          <w:rFonts w:ascii="Book Antiqua" w:hAnsi="Book Antiqua" w:cs="Times New Roman"/>
        </w:rPr>
        <w:t>kampanye</w:t>
      </w:r>
      <w:r w:rsidRPr="00D34E6A">
        <w:rPr>
          <w:rFonts w:ascii="Book Antiqua" w:hAnsi="Book Antiqua" w:cs="Times New Roman"/>
        </w:rPr>
        <w:t xml:space="preserve"> </w:t>
      </w:r>
      <w:r w:rsidR="007D4AD9">
        <w:rPr>
          <w:rFonts w:ascii="Book Antiqua" w:hAnsi="Book Antiqua" w:cs="Times New Roman"/>
        </w:rPr>
        <w:t xml:space="preserve">pemasaran </w:t>
      </w:r>
      <w:r w:rsidR="00106AA5" w:rsidRPr="00D34E6A">
        <w:rPr>
          <w:rFonts w:ascii="Book Antiqua" w:hAnsi="Book Antiqua" w:cs="Times New Roman"/>
          <w:i/>
          <w:iCs/>
        </w:rPr>
        <w:t>digital marketing</w:t>
      </w:r>
      <w:r w:rsidRPr="00D34E6A">
        <w:rPr>
          <w:rFonts w:ascii="Book Antiqua" w:hAnsi="Book Antiqua" w:cs="Times New Roman"/>
        </w:rPr>
        <w:t xml:space="preserve">. Untuk mengatasi ini, penting memiliki tim yang terlatih dan berpengetahuan dalam ranah </w:t>
      </w:r>
      <w:r w:rsidR="00106AA5" w:rsidRPr="00D34E6A">
        <w:rPr>
          <w:rFonts w:ascii="Book Antiqua" w:hAnsi="Book Antiqua" w:cs="Times New Roman"/>
          <w:i/>
          <w:iCs/>
        </w:rPr>
        <w:t>digital marketing</w:t>
      </w:r>
      <w:r w:rsidRPr="00D34E6A">
        <w:rPr>
          <w:rFonts w:ascii="Book Antiqua" w:hAnsi="Book Antiqua" w:cs="Times New Roman"/>
        </w:rPr>
        <w:t xml:space="preserve">, seperti SEO, SEM, social media, dan konten. Mengukur ROI (Return on Investment) dapat menjadi sulit dalam </w:t>
      </w:r>
      <w:r w:rsidR="00106AA5" w:rsidRPr="00D34E6A">
        <w:rPr>
          <w:rFonts w:ascii="Book Antiqua" w:hAnsi="Book Antiqua" w:cs="Times New Roman"/>
          <w:i/>
          <w:iCs/>
        </w:rPr>
        <w:t>digital marketing</w:t>
      </w:r>
      <w:r w:rsidRPr="00D34E6A">
        <w:rPr>
          <w:rFonts w:ascii="Book Antiqua" w:hAnsi="Book Antiqua" w:cs="Times New Roman"/>
        </w:rPr>
        <w:t>. Untuk mengatasi ini, dapat menggunakan alat analisis dan pemantauan seperti Google Analytics atau alat analisis media sosial untuk mengukur kinerja kampanye pemasaran.</w:t>
      </w:r>
      <w:r w:rsidR="008F3ADE" w:rsidRPr="00D34E6A">
        <w:rPr>
          <w:rStyle w:val="FootnoteReference"/>
          <w:rFonts w:ascii="Book Antiqua" w:hAnsi="Book Antiqua" w:cs="Times New Roman"/>
        </w:rPr>
        <w:footnoteReference w:id="18"/>
      </w:r>
    </w:p>
    <w:p w:rsidR="00CA0BC7" w:rsidRPr="00D34E6A" w:rsidRDefault="00CA0BC7" w:rsidP="00D34E6A">
      <w:pPr>
        <w:spacing w:after="0" w:line="360" w:lineRule="auto"/>
        <w:ind w:firstLine="567"/>
        <w:jc w:val="both"/>
        <w:rPr>
          <w:rFonts w:ascii="Book Antiqua" w:hAnsi="Book Antiqua" w:cs="Times New Roman"/>
        </w:rPr>
      </w:pPr>
      <w:r w:rsidRPr="00D34E6A">
        <w:rPr>
          <w:rFonts w:ascii="Book Antiqua" w:hAnsi="Book Antiqua" w:cs="Times New Roman"/>
        </w:rPr>
        <w:lastRenderedPageBreak/>
        <w:t xml:space="preserve">Persaingan yang ketat di pasar digital membuat sulit bagi bisnis untuk memperoleh perhatian konsumen. Untuk mengatasi ini, dapat menciptakan strategi pemasaran yang unik dan kreatif, seperti menggunakan media yang belum banyak digunakan pesaing atau membuat </w:t>
      </w:r>
      <w:r w:rsidRPr="007D4AD9">
        <w:rPr>
          <w:rFonts w:ascii="Book Antiqua" w:hAnsi="Book Antiqua" w:cs="Times New Roman"/>
        </w:rPr>
        <w:t>kampanye</w:t>
      </w:r>
      <w:r w:rsidRPr="00D34E6A">
        <w:rPr>
          <w:rFonts w:ascii="Book Antiqua" w:hAnsi="Book Antiqua" w:cs="Times New Roman"/>
        </w:rPr>
        <w:t xml:space="preserve"> pemasaran yang lebih inovatif.</w:t>
      </w:r>
      <w:r w:rsidR="008F3ADE" w:rsidRPr="00D34E6A">
        <w:rPr>
          <w:rStyle w:val="FootnoteReference"/>
          <w:rFonts w:ascii="Book Antiqua" w:hAnsi="Book Antiqua" w:cs="Times New Roman"/>
        </w:rPr>
        <w:footnoteReference w:id="19"/>
      </w:r>
    </w:p>
    <w:p w:rsidR="00CA0BC7" w:rsidRPr="00D34E6A" w:rsidRDefault="00CA0BC7"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Kesulitan mengukur hasil kampanye pemasaran juga sering dihadapi. Untuk mengatasi ini, dapat menggunakan alat analisis dan pemantauan yang tepat untuk melacak performa </w:t>
      </w:r>
      <w:r w:rsidRPr="007D4AD9">
        <w:rPr>
          <w:rFonts w:ascii="Book Antiqua" w:hAnsi="Book Antiqua" w:cs="Times New Roman"/>
        </w:rPr>
        <w:t>kampanye</w:t>
      </w:r>
      <w:r w:rsidR="007D4AD9">
        <w:rPr>
          <w:rFonts w:ascii="Book Antiqua" w:hAnsi="Book Antiqua" w:cs="Times New Roman"/>
        </w:rPr>
        <w:t xml:space="preserve"> </w:t>
      </w:r>
      <w:r w:rsidR="007D4AD9" w:rsidRPr="00D34E6A">
        <w:rPr>
          <w:rFonts w:ascii="Book Antiqua" w:hAnsi="Book Antiqua" w:cs="Times New Roman"/>
        </w:rPr>
        <w:t>pemasaran</w:t>
      </w:r>
      <w:r w:rsidRPr="00D34E6A">
        <w:rPr>
          <w:rFonts w:ascii="Book Antiqua" w:hAnsi="Book Antiqua" w:cs="Times New Roman"/>
        </w:rPr>
        <w:t xml:space="preserve"> digita.</w:t>
      </w:r>
      <w:r w:rsidR="00975170" w:rsidRPr="00D34E6A">
        <w:rPr>
          <w:rStyle w:val="FootnoteReference"/>
          <w:rFonts w:ascii="Book Antiqua" w:hAnsi="Book Antiqua" w:cs="Times New Roman"/>
        </w:rPr>
        <w:footnoteReference w:id="20"/>
      </w:r>
    </w:p>
    <w:p w:rsidR="00CA0BC7" w:rsidRPr="00D34E6A" w:rsidRDefault="00CA0BC7" w:rsidP="00E854E6">
      <w:pPr>
        <w:spacing w:after="0" w:line="360" w:lineRule="auto"/>
        <w:ind w:firstLine="567"/>
        <w:jc w:val="both"/>
        <w:rPr>
          <w:rFonts w:ascii="Book Antiqua" w:hAnsi="Book Antiqua" w:cs="Times New Roman"/>
        </w:rPr>
      </w:pPr>
      <w:r w:rsidRPr="00D34E6A">
        <w:rPr>
          <w:rFonts w:ascii="Book Antiqua" w:hAnsi="Book Antiqua" w:cs="Times New Roman"/>
        </w:rPr>
        <w:t xml:space="preserve">Kurangnya strategi yang jelas dapat membuat </w:t>
      </w:r>
      <w:r w:rsidRPr="007D4AD9">
        <w:rPr>
          <w:rFonts w:ascii="Book Antiqua" w:hAnsi="Book Antiqua" w:cs="Times New Roman"/>
        </w:rPr>
        <w:t>kampanye</w:t>
      </w:r>
      <w:r w:rsidR="007D4AD9">
        <w:rPr>
          <w:rFonts w:ascii="Book Antiqua" w:hAnsi="Book Antiqua" w:cs="Times New Roman"/>
        </w:rPr>
        <w:t xml:space="preserve"> </w:t>
      </w:r>
      <w:r w:rsidR="007D4AD9" w:rsidRPr="00D34E6A">
        <w:rPr>
          <w:rFonts w:ascii="Book Antiqua" w:hAnsi="Book Antiqua" w:cs="Times New Roman"/>
        </w:rPr>
        <w:t>pemasaran</w:t>
      </w:r>
      <w:r w:rsidRPr="00D34E6A">
        <w:rPr>
          <w:rFonts w:ascii="Book Antiqua" w:hAnsi="Book Antiqua" w:cs="Times New Roman"/>
        </w:rPr>
        <w:t xml:space="preserve"> </w:t>
      </w:r>
      <w:r w:rsidR="00106AA5" w:rsidRPr="00D34E6A">
        <w:rPr>
          <w:rFonts w:ascii="Book Antiqua" w:hAnsi="Book Antiqua" w:cs="Times New Roman"/>
          <w:i/>
          <w:iCs/>
        </w:rPr>
        <w:t>digital marketing</w:t>
      </w:r>
      <w:r w:rsidRPr="00D34E6A">
        <w:rPr>
          <w:rFonts w:ascii="Book Antiqua" w:hAnsi="Book Antiqua" w:cs="Times New Roman"/>
        </w:rPr>
        <w:t xml:space="preserve"> tidak efektif. Untuk mengatasi ini, perlu membuat rencana </w:t>
      </w:r>
      <w:r w:rsidR="00106AA5" w:rsidRPr="00D34E6A">
        <w:rPr>
          <w:rFonts w:ascii="Book Antiqua" w:hAnsi="Book Antiqua" w:cs="Times New Roman"/>
          <w:i/>
          <w:iCs/>
        </w:rPr>
        <w:t>digital marketing</w:t>
      </w:r>
      <w:r w:rsidRPr="00D34E6A">
        <w:rPr>
          <w:rFonts w:ascii="Book Antiqua" w:hAnsi="Book Antiqua" w:cs="Times New Roman"/>
        </w:rPr>
        <w:t xml:space="preserve"> yang jelas, mencakup tujuan </w:t>
      </w:r>
      <w:r w:rsidRPr="007D4AD9">
        <w:rPr>
          <w:rFonts w:ascii="Book Antiqua" w:hAnsi="Book Antiqua" w:cs="Times New Roman"/>
        </w:rPr>
        <w:t>kampanye</w:t>
      </w:r>
      <w:r w:rsidR="007D4AD9">
        <w:rPr>
          <w:rFonts w:ascii="Book Antiqua" w:hAnsi="Book Antiqua" w:cs="Times New Roman"/>
        </w:rPr>
        <w:t xml:space="preserve"> </w:t>
      </w:r>
      <w:r w:rsidR="007D4AD9" w:rsidRPr="00D34E6A">
        <w:rPr>
          <w:rFonts w:ascii="Book Antiqua" w:hAnsi="Book Antiqua" w:cs="Times New Roman"/>
        </w:rPr>
        <w:t>pemasaran</w:t>
      </w:r>
      <w:r w:rsidRPr="00D34E6A">
        <w:rPr>
          <w:rFonts w:ascii="Book Antiqua" w:hAnsi="Book Antiqua" w:cs="Times New Roman"/>
        </w:rPr>
        <w:t xml:space="preserve">, target audiens, jenis konten yang akan digunakan, dan metrik yang akan digunakan untuk mengukur keberhasilan </w:t>
      </w:r>
      <w:r w:rsidRPr="007D4AD9">
        <w:rPr>
          <w:rFonts w:ascii="Book Antiqua" w:hAnsi="Book Antiqua" w:cs="Times New Roman"/>
        </w:rPr>
        <w:t>kampanye</w:t>
      </w:r>
      <w:r w:rsidR="007D4AD9">
        <w:rPr>
          <w:rFonts w:ascii="Book Antiqua" w:hAnsi="Book Antiqua" w:cs="Times New Roman"/>
        </w:rPr>
        <w:t xml:space="preserve"> </w:t>
      </w:r>
      <w:r w:rsidR="007D4AD9" w:rsidRPr="00D34E6A">
        <w:rPr>
          <w:rFonts w:ascii="Book Antiqua" w:hAnsi="Book Antiqua" w:cs="Times New Roman"/>
        </w:rPr>
        <w:t>pemasaran</w:t>
      </w:r>
      <w:r w:rsidRPr="00D34E6A">
        <w:rPr>
          <w:rFonts w:ascii="Book Antiqua" w:hAnsi="Book Antiqua" w:cs="Times New Roman"/>
        </w:rPr>
        <w:t xml:space="preserve">. Perkembangan teknologi yang cepat dapat membuat bisnis kesulitan untuk mengikuti perkembangan terbaru dan beradaptasi dengan perubahan teknologi. Untuk mengatasi ini, penting untuk belajar dan beradaptasi dengan dunia digital, serta menggunakan </w:t>
      </w:r>
      <w:r w:rsidR="00E854E6">
        <w:rPr>
          <w:rFonts w:ascii="Book Antiqua" w:hAnsi="Book Antiqua" w:cs="Times New Roman"/>
        </w:rPr>
        <w:t>alat-alat</w:t>
      </w:r>
      <w:r w:rsidR="00E854E6" w:rsidRPr="00D34E6A">
        <w:rPr>
          <w:rFonts w:ascii="Book Antiqua" w:hAnsi="Book Antiqua" w:cs="Times New Roman"/>
        </w:rPr>
        <w:t xml:space="preserve"> </w:t>
      </w:r>
      <w:r w:rsidRPr="00D34E6A">
        <w:rPr>
          <w:rFonts w:ascii="Book Antiqua" w:hAnsi="Book Antiqua" w:cs="Times New Roman"/>
        </w:rPr>
        <w:t xml:space="preserve">yang perlu dipelajari untuk membaca data </w:t>
      </w:r>
      <w:r w:rsidR="00106AA5" w:rsidRPr="00D34E6A">
        <w:rPr>
          <w:rFonts w:ascii="Book Antiqua" w:hAnsi="Book Antiqua" w:cs="Times New Roman"/>
          <w:i/>
          <w:iCs/>
        </w:rPr>
        <w:t>digital marketing</w:t>
      </w:r>
      <w:r w:rsidRPr="00D34E6A">
        <w:rPr>
          <w:rFonts w:ascii="Book Antiqua" w:hAnsi="Book Antiqua" w:cs="Times New Roman"/>
        </w:rPr>
        <w:t>.</w:t>
      </w:r>
      <w:r w:rsidR="00975170" w:rsidRPr="00D34E6A">
        <w:rPr>
          <w:rStyle w:val="FootnoteReference"/>
          <w:rFonts w:ascii="Book Antiqua" w:hAnsi="Book Antiqua" w:cs="Times New Roman"/>
        </w:rPr>
        <w:footnoteReference w:id="21"/>
      </w:r>
    </w:p>
    <w:p w:rsidR="00CA0BC7" w:rsidRPr="00D34E6A" w:rsidRDefault="00CA0BC7" w:rsidP="00970CD1">
      <w:pPr>
        <w:spacing w:after="0" w:line="360" w:lineRule="auto"/>
        <w:ind w:firstLine="567"/>
        <w:jc w:val="both"/>
        <w:rPr>
          <w:rFonts w:ascii="Book Antiqua" w:hAnsi="Book Antiqua" w:cs="Times New Roman"/>
        </w:rPr>
      </w:pPr>
      <w:r w:rsidRPr="00D34E6A">
        <w:rPr>
          <w:rFonts w:ascii="Book Antiqua" w:hAnsi="Book Antiqua" w:cs="Times New Roman"/>
        </w:rPr>
        <w:t xml:space="preserve">Mengabaikan penggunaan SEO dapat membuat bisnis tidak terlihat di hasil penelusuran. Untuk mengatasi ini, penting untuk optimalkan penggunaan SEO dengan membuat artikel SEO-friendly dan melakukan research terbaik untuk mendapatkan </w:t>
      </w:r>
      <w:r w:rsidR="00970CD1">
        <w:rPr>
          <w:rFonts w:ascii="Book Antiqua" w:hAnsi="Book Antiqua" w:cs="Times New Roman"/>
        </w:rPr>
        <w:t>kata kunci</w:t>
      </w:r>
      <w:r w:rsidRPr="00D34E6A">
        <w:rPr>
          <w:rFonts w:ascii="Book Antiqua" w:hAnsi="Book Antiqua" w:cs="Times New Roman"/>
        </w:rPr>
        <w:t xml:space="preserve"> penting yang sesuai dengan bisnis dan goals</w:t>
      </w:r>
      <w:r w:rsidR="00975170" w:rsidRPr="00D34E6A">
        <w:rPr>
          <w:rStyle w:val="FootnoteReference"/>
          <w:rFonts w:ascii="Book Antiqua" w:hAnsi="Book Antiqua" w:cs="Times New Roman"/>
        </w:rPr>
        <w:footnoteReference w:id="22"/>
      </w:r>
    </w:p>
    <w:p w:rsidR="00DA6C43" w:rsidRPr="00D34E6A" w:rsidRDefault="00DA6C43" w:rsidP="00D34E6A">
      <w:pPr>
        <w:spacing w:after="0" w:line="360" w:lineRule="auto"/>
        <w:ind w:firstLine="284"/>
        <w:jc w:val="center"/>
        <w:rPr>
          <w:rFonts w:ascii="Book Antiqua" w:hAnsi="Book Antiqua" w:cs="Times New Roman"/>
          <w:b/>
          <w:bCs/>
        </w:rPr>
      </w:pPr>
      <w:r w:rsidRPr="00D34E6A">
        <w:rPr>
          <w:rFonts w:ascii="Book Antiqua" w:hAnsi="Book Antiqua" w:cs="Times New Roman"/>
          <w:b/>
          <w:bCs/>
        </w:rPr>
        <w:t>Metode penelitian</w:t>
      </w:r>
    </w:p>
    <w:p w:rsidR="00DA6C43" w:rsidRPr="00D34E6A" w:rsidRDefault="00DA6C43"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Jenis penelitian dalam studi ini adalah penelitian studi kasus </w:t>
      </w:r>
      <w:r w:rsidRPr="002E5BC7">
        <w:rPr>
          <w:rFonts w:ascii="Book Antiqua" w:hAnsi="Book Antiqua" w:cs="Times New Roman"/>
          <w:i/>
          <w:iCs/>
        </w:rPr>
        <w:t>(case studies)</w:t>
      </w:r>
      <w:r w:rsidRPr="00D34E6A">
        <w:rPr>
          <w:rFonts w:ascii="Book Antiqua" w:hAnsi="Book Antiqua" w:cs="Times New Roman"/>
        </w:rPr>
        <w:t xml:space="preserve"> dengan pendekatan kualitatif. Penelitian kualitatif menggunakan lingkungan alamiah sebagai sumber data. Peristiwa-peristiwa yang terjadi dalam suatu situasi sosial merupakan kajian utama penelitian kualitatif Peneliti pergi ke lokasi tersebut, memahami dan mempelajari situasi.</w:t>
      </w:r>
      <w:r w:rsidRPr="00D34E6A">
        <w:rPr>
          <w:rStyle w:val="FootnoteReference"/>
          <w:rFonts w:ascii="Book Antiqua" w:hAnsi="Book Antiqua" w:cs="Times New Roman"/>
        </w:rPr>
        <w:footnoteReference w:id="23"/>
      </w:r>
      <w:r w:rsidR="006656B3" w:rsidRPr="00D34E6A">
        <w:rPr>
          <w:rFonts w:ascii="Book Antiqua" w:hAnsi="Book Antiqua" w:cs="Times New Roman"/>
        </w:rPr>
        <w:t xml:space="preserve"> Data yang digunakan merupakan data primer dari hasil wawancara dengan pemilik </w:t>
      </w:r>
      <w:r w:rsidR="008750A1" w:rsidRPr="00D34E6A">
        <w:rPr>
          <w:rFonts w:ascii="Book Antiqua" w:hAnsi="Book Antiqua" w:cs="Times New Roman"/>
        </w:rPr>
        <w:t>batik</w:t>
      </w:r>
      <w:r w:rsidR="006656B3" w:rsidRPr="00D34E6A">
        <w:rPr>
          <w:rFonts w:ascii="Book Antiqua" w:hAnsi="Book Antiqua" w:cs="Times New Roman"/>
        </w:rPr>
        <w:t xml:space="preserve"> al- Barokah,</w:t>
      </w:r>
      <w:r w:rsidR="00001C11" w:rsidRPr="00D34E6A">
        <w:rPr>
          <w:rFonts w:ascii="Book Antiqua" w:hAnsi="Book Antiqua" w:cs="Times New Roman"/>
        </w:rPr>
        <w:t xml:space="preserve"> juga menggunakan data sekunder</w:t>
      </w:r>
      <w:r w:rsidR="006656B3" w:rsidRPr="00D34E6A">
        <w:rPr>
          <w:rFonts w:ascii="Book Antiqua" w:hAnsi="Book Antiqua" w:cs="Times New Roman"/>
        </w:rPr>
        <w:t xml:space="preserve"> dari berbagai sumber</w:t>
      </w:r>
      <w:r w:rsidR="00001C11" w:rsidRPr="00D34E6A">
        <w:rPr>
          <w:rFonts w:ascii="Book Antiqua" w:hAnsi="Book Antiqua" w:cs="Times New Roman"/>
        </w:rPr>
        <w:t>. Seperti</w:t>
      </w:r>
      <w:r w:rsidR="006656B3" w:rsidRPr="00D34E6A">
        <w:rPr>
          <w:rFonts w:ascii="Book Antiqua" w:hAnsi="Book Antiqua" w:cs="Times New Roman"/>
        </w:rPr>
        <w:t>, buku, laporan resmi dan dokumen lain yang dapat dipercaya dan relevan.</w:t>
      </w:r>
      <w:r w:rsidR="006656B3" w:rsidRPr="00D34E6A">
        <w:rPr>
          <w:rStyle w:val="FootnoteReference"/>
          <w:rFonts w:ascii="Book Antiqua" w:hAnsi="Book Antiqua" w:cs="Times New Roman"/>
        </w:rPr>
        <w:footnoteReference w:id="24"/>
      </w:r>
    </w:p>
    <w:p w:rsidR="00EE220F" w:rsidRDefault="00EE220F" w:rsidP="00EE220F">
      <w:pPr>
        <w:spacing w:after="0" w:line="480" w:lineRule="auto"/>
        <w:ind w:firstLine="284"/>
        <w:jc w:val="center"/>
        <w:rPr>
          <w:rFonts w:ascii="Book Antiqua" w:hAnsi="Book Antiqua" w:cs="Times New Roman"/>
          <w:b/>
          <w:bCs/>
          <w:sz w:val="24"/>
          <w:szCs w:val="24"/>
        </w:rPr>
      </w:pPr>
      <w:r>
        <w:rPr>
          <w:rFonts w:ascii="Book Antiqua" w:hAnsi="Book Antiqua" w:cs="Times New Roman"/>
          <w:b/>
          <w:bCs/>
          <w:sz w:val="24"/>
          <w:szCs w:val="24"/>
        </w:rPr>
        <w:t>Hasil dan Pembahasan</w:t>
      </w:r>
    </w:p>
    <w:p w:rsidR="00A31F7E" w:rsidRPr="00D34E6A" w:rsidRDefault="000844CB" w:rsidP="00A31F7E">
      <w:pPr>
        <w:spacing w:after="160"/>
        <w:jc w:val="both"/>
        <w:rPr>
          <w:rFonts w:ascii="Book Antiqua" w:eastAsia="Times New Roman" w:hAnsi="Book Antiqua"/>
          <w:b/>
          <w:sz w:val="24"/>
          <w:szCs w:val="24"/>
        </w:rPr>
      </w:pPr>
      <w:r w:rsidRPr="00D34E6A">
        <w:rPr>
          <w:rFonts w:ascii="Book Antiqua" w:eastAsia="Times New Roman" w:hAnsi="Book Antiqua"/>
          <w:b/>
          <w:sz w:val="24"/>
          <w:szCs w:val="24"/>
        </w:rPr>
        <w:lastRenderedPageBreak/>
        <w:t>Penggunaan</w:t>
      </w:r>
      <w:r w:rsidR="00A31F7E" w:rsidRPr="00D34E6A">
        <w:rPr>
          <w:rFonts w:ascii="Book Antiqua" w:eastAsia="Times New Roman" w:hAnsi="Book Antiqua"/>
          <w:b/>
          <w:sz w:val="24"/>
          <w:szCs w:val="24"/>
        </w:rPr>
        <w:t xml:space="preserve"> </w:t>
      </w:r>
      <w:r w:rsidR="00106AA5" w:rsidRPr="00D34E6A">
        <w:rPr>
          <w:rFonts w:ascii="Book Antiqua" w:eastAsia="Times New Roman" w:hAnsi="Book Antiqua"/>
          <w:b/>
          <w:i/>
          <w:iCs/>
          <w:sz w:val="24"/>
          <w:szCs w:val="24"/>
        </w:rPr>
        <w:t>Digital marketing</w:t>
      </w:r>
      <w:r w:rsidR="00A31F7E" w:rsidRPr="00D34E6A">
        <w:rPr>
          <w:rFonts w:ascii="Book Antiqua" w:eastAsia="Times New Roman" w:hAnsi="Book Antiqua"/>
          <w:b/>
          <w:sz w:val="24"/>
          <w:szCs w:val="24"/>
        </w:rPr>
        <w:t xml:space="preserve"> dalam meningkatkan daya saing usaha </w:t>
      </w:r>
      <w:r w:rsidR="008750A1" w:rsidRPr="00D34E6A">
        <w:rPr>
          <w:rFonts w:ascii="Book Antiqua" w:eastAsia="Times New Roman" w:hAnsi="Book Antiqua"/>
          <w:b/>
          <w:sz w:val="24"/>
          <w:szCs w:val="24"/>
        </w:rPr>
        <w:t>batik</w:t>
      </w:r>
      <w:r w:rsidR="00A31F7E" w:rsidRPr="00D34E6A">
        <w:rPr>
          <w:rFonts w:ascii="Book Antiqua" w:eastAsia="Times New Roman" w:hAnsi="Book Antiqua"/>
          <w:b/>
          <w:sz w:val="24"/>
          <w:szCs w:val="24"/>
        </w:rPr>
        <w:t xml:space="preserve"> al-Barokah </w:t>
      </w:r>
    </w:p>
    <w:p w:rsidR="00EE220F" w:rsidRPr="00D34E6A" w:rsidRDefault="00106AA5" w:rsidP="00D34E6A">
      <w:pPr>
        <w:spacing w:after="0" w:line="360" w:lineRule="auto"/>
        <w:ind w:firstLine="567"/>
        <w:jc w:val="both"/>
        <w:rPr>
          <w:rFonts w:ascii="Book Antiqua" w:hAnsi="Book Antiqua" w:cs="Times New Roman"/>
        </w:rPr>
      </w:pPr>
      <w:r w:rsidRPr="00D34E6A">
        <w:rPr>
          <w:rFonts w:ascii="Book Antiqua" w:hAnsi="Book Antiqua" w:cs="Times New Roman"/>
          <w:i/>
          <w:iCs/>
        </w:rPr>
        <w:t>Digital marketing</w:t>
      </w:r>
      <w:r w:rsidR="00241A8C" w:rsidRPr="00D34E6A">
        <w:rPr>
          <w:rFonts w:ascii="Book Antiqua" w:hAnsi="Book Antiqua" w:cs="Times New Roman"/>
        </w:rPr>
        <w:t xml:space="preserve"> telah menjadi alat penting dalam penyebaran informasi dan promosi produk, terutama di era digital saat ini. Konsep ini mencakup berbagai</w:t>
      </w:r>
      <w:r w:rsidR="00401216" w:rsidRPr="00D34E6A">
        <w:rPr>
          <w:rFonts w:ascii="Book Antiqua" w:hAnsi="Book Antiqua" w:cs="Times New Roman"/>
        </w:rPr>
        <w:t xml:space="preserve"> </w:t>
      </w:r>
      <w:r w:rsidR="00241A8C" w:rsidRPr="00D34E6A">
        <w:rPr>
          <w:rFonts w:ascii="Book Antiqua" w:hAnsi="Book Antiqua" w:cs="Times New Roman"/>
        </w:rPr>
        <w:t xml:space="preserve">teknik dan platform yang memanfaatkan teknologi digital untuk menjangkau </w:t>
      </w:r>
      <w:r w:rsidR="00401216" w:rsidRPr="00D34E6A">
        <w:rPr>
          <w:rFonts w:ascii="Book Antiqua" w:hAnsi="Book Antiqua" w:cs="Times New Roman"/>
        </w:rPr>
        <w:t>pasar</w:t>
      </w:r>
      <w:r w:rsidR="00241A8C" w:rsidRPr="00D34E6A">
        <w:rPr>
          <w:rFonts w:ascii="Book Antiqua" w:hAnsi="Book Antiqua" w:cs="Times New Roman"/>
        </w:rPr>
        <w:t xml:space="preserve"> secara lebih efektif dan efisien.</w:t>
      </w:r>
      <w:r w:rsidR="00241A8C" w:rsidRPr="00D34E6A">
        <w:rPr>
          <w:rStyle w:val="FootnoteReference"/>
          <w:rFonts w:ascii="Book Antiqua" w:hAnsi="Book Antiqua" w:cs="Times New Roman"/>
        </w:rPr>
        <w:footnoteReference w:id="25"/>
      </w:r>
    </w:p>
    <w:p w:rsidR="00241A8C" w:rsidRPr="00D34E6A" w:rsidRDefault="00241A8C" w:rsidP="00DD1FC3">
      <w:pPr>
        <w:spacing w:after="0" w:line="360" w:lineRule="auto"/>
        <w:ind w:firstLine="567"/>
        <w:jc w:val="both"/>
        <w:rPr>
          <w:rFonts w:ascii="Book Antiqua" w:eastAsia="Times New Roman" w:hAnsi="Book Antiqua"/>
        </w:rPr>
      </w:pPr>
      <w:r w:rsidRPr="00D34E6A">
        <w:rPr>
          <w:rFonts w:ascii="Book Antiqua" w:eastAsia="Times New Roman" w:hAnsi="Book Antiqua"/>
        </w:rPr>
        <w:t xml:space="preserve">Pada </w:t>
      </w:r>
      <w:r w:rsidR="008750A1" w:rsidRPr="00D34E6A">
        <w:rPr>
          <w:rFonts w:ascii="Book Antiqua" w:eastAsia="Times New Roman" w:hAnsi="Book Antiqua"/>
        </w:rPr>
        <w:t>batik</w:t>
      </w:r>
      <w:r w:rsidRPr="00D34E6A">
        <w:rPr>
          <w:rFonts w:ascii="Book Antiqua" w:eastAsia="Times New Roman" w:hAnsi="Book Antiqua"/>
        </w:rPr>
        <w:t xml:space="preserve"> al-Barokah menggunakan </w:t>
      </w:r>
      <w:r w:rsidR="00106AA5" w:rsidRPr="00D34E6A">
        <w:rPr>
          <w:rFonts w:ascii="Book Antiqua" w:eastAsia="Times New Roman" w:hAnsi="Book Antiqua"/>
          <w:i/>
          <w:iCs/>
        </w:rPr>
        <w:t>digital marketing</w:t>
      </w:r>
      <w:r w:rsidRPr="00D34E6A">
        <w:rPr>
          <w:rFonts w:ascii="Book Antiqua" w:eastAsia="Times New Roman" w:hAnsi="Book Antiqua"/>
        </w:rPr>
        <w:t xml:space="preserve"> dalam menyebarkan informasi agar para calon konsumen tau produk kami. Jadi, kalau kita tidak bisa adaptasi dengan zaman, kita </w:t>
      </w:r>
      <w:r w:rsidR="00DD1FC3">
        <w:rPr>
          <w:rFonts w:ascii="Book Antiqua" w:eastAsia="Times New Roman" w:hAnsi="Book Antiqua"/>
        </w:rPr>
        <w:t>akan</w:t>
      </w:r>
      <w:r w:rsidRPr="00D34E6A">
        <w:rPr>
          <w:rFonts w:ascii="Book Antiqua" w:eastAsia="Times New Roman" w:hAnsi="Book Antiqua"/>
        </w:rPr>
        <w:t xml:space="preserve"> ketinggalan, akhirnya kita putuskan untuk memanfaatkan sosial media, ya dimulai dari facebook, lanjut ke aplikasi lain biar terasa keuntungannya. Kalau dulu yang order sekitar daerah sini, dan sekarang Alhamdulillah sudah mulai dikenal banyak orang. Kalau dulu itu, paling banyak dibawah seratus sekaramg permintaan masyarakat</w:t>
      </w:r>
      <w:r w:rsidR="006B2CEF" w:rsidRPr="00D34E6A">
        <w:rPr>
          <w:rFonts w:ascii="Book Antiqua" w:eastAsia="Times New Roman" w:hAnsi="Book Antiqua"/>
        </w:rPr>
        <w:t xml:space="preserve"> untuk </w:t>
      </w:r>
      <w:r w:rsidRPr="00D34E6A">
        <w:rPr>
          <w:rFonts w:ascii="Book Antiqua" w:eastAsia="Times New Roman" w:hAnsi="Book Antiqua"/>
        </w:rPr>
        <w:t xml:space="preserve">daerah </w:t>
      </w:r>
      <w:r w:rsidR="000215C8" w:rsidRPr="00D34E6A">
        <w:rPr>
          <w:rFonts w:ascii="Book Antiqua" w:eastAsia="Times New Roman" w:hAnsi="Book Antiqua"/>
        </w:rPr>
        <w:t xml:space="preserve">Sumenep </w:t>
      </w:r>
      <w:r w:rsidR="006B2CEF" w:rsidRPr="00D34E6A">
        <w:rPr>
          <w:rFonts w:ascii="Book Antiqua" w:eastAsia="Times New Roman" w:hAnsi="Book Antiqua"/>
        </w:rPr>
        <w:t>s</w:t>
      </w:r>
      <w:r w:rsidRPr="00D34E6A">
        <w:rPr>
          <w:rFonts w:ascii="Book Antiqua" w:eastAsia="Times New Roman" w:hAnsi="Book Antiqua"/>
        </w:rPr>
        <w:t xml:space="preserve">aja bisa lebih dari seratus sampai duaratus </w:t>
      </w:r>
      <w:r w:rsidR="008750A1" w:rsidRPr="00D34E6A">
        <w:rPr>
          <w:rFonts w:ascii="Book Antiqua" w:eastAsia="Times New Roman" w:hAnsi="Book Antiqua"/>
        </w:rPr>
        <w:t>batik</w:t>
      </w:r>
      <w:r w:rsidR="00B57BE7">
        <w:rPr>
          <w:rFonts w:ascii="Book Antiqua" w:eastAsia="Times New Roman" w:hAnsi="Book Antiqua"/>
        </w:rPr>
        <w:t xml:space="preserve"> selama satu bulan</w:t>
      </w:r>
      <w:r w:rsidRPr="00D34E6A">
        <w:rPr>
          <w:rFonts w:ascii="Book Antiqua" w:eastAsia="Times New Roman" w:hAnsi="Book Antiqua"/>
        </w:rPr>
        <w:t>.</w:t>
      </w:r>
      <w:r w:rsidRPr="00D34E6A">
        <w:rPr>
          <w:rStyle w:val="FootnoteReference"/>
          <w:rFonts w:ascii="Book Antiqua" w:eastAsia="Times New Roman" w:hAnsi="Book Antiqua"/>
        </w:rPr>
        <w:footnoteReference w:id="26"/>
      </w:r>
    </w:p>
    <w:p w:rsidR="00241A8C" w:rsidRPr="00D34E6A" w:rsidRDefault="00241A8C" w:rsidP="00D34E6A">
      <w:pPr>
        <w:spacing w:after="0" w:line="360" w:lineRule="auto"/>
        <w:jc w:val="both"/>
        <w:rPr>
          <w:rFonts w:ascii="Book Antiqua" w:eastAsia="Times New Roman" w:hAnsi="Book Antiqua"/>
        </w:rPr>
      </w:pPr>
    </w:p>
    <w:p w:rsidR="00241A8C" w:rsidRPr="00D34E6A" w:rsidRDefault="00241A8C"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Pemasaran digital memiliki banyak manfaat dalam memperluas pasar dan menyebarkan </w:t>
      </w:r>
      <w:r w:rsidR="00401216" w:rsidRPr="00D34E6A">
        <w:rPr>
          <w:rFonts w:ascii="Book Antiqua" w:hAnsi="Book Antiqua" w:cs="Times New Roman"/>
        </w:rPr>
        <w:t>informasi dengan lebih efektif. B</w:t>
      </w:r>
      <w:r w:rsidR="00FB72A3" w:rsidRPr="00D34E6A">
        <w:rPr>
          <w:rFonts w:ascii="Book Antiqua" w:hAnsi="Book Antiqua" w:cs="Times New Roman"/>
        </w:rPr>
        <w:t>eberapa manfaat utamanya</w:t>
      </w:r>
      <w:r w:rsidRPr="00D34E6A">
        <w:rPr>
          <w:rFonts w:ascii="Book Antiqua" w:hAnsi="Book Antiqua" w:cs="Times New Roman"/>
        </w:rPr>
        <w:t xml:space="preserve"> </w:t>
      </w:r>
      <w:r w:rsidR="00FB72A3" w:rsidRPr="00D34E6A">
        <w:rPr>
          <w:rFonts w:ascii="Book Antiqua" w:hAnsi="Book Antiqua" w:cs="Times New Roman"/>
        </w:rPr>
        <w:t>d</w:t>
      </w:r>
      <w:r w:rsidRPr="00D34E6A">
        <w:rPr>
          <w:rFonts w:ascii="Book Antiqua" w:hAnsi="Book Antiqua" w:cs="Times New Roman"/>
        </w:rPr>
        <w:t xml:space="preserve">apat menjangkau </w:t>
      </w:r>
      <w:r w:rsidR="00401216" w:rsidRPr="00D34E6A">
        <w:rPr>
          <w:rFonts w:ascii="Book Antiqua" w:hAnsi="Book Antiqua" w:cs="Times New Roman"/>
        </w:rPr>
        <w:t>pasar</w:t>
      </w:r>
      <w:r w:rsidRPr="00D34E6A">
        <w:rPr>
          <w:rFonts w:ascii="Book Antiqua" w:hAnsi="Book Antiqua" w:cs="Times New Roman"/>
        </w:rPr>
        <w:t xml:space="preserve"> yang lebih luas secara </w:t>
      </w:r>
      <w:r w:rsidR="00401216" w:rsidRPr="00D34E6A">
        <w:rPr>
          <w:rFonts w:ascii="Book Antiqua" w:hAnsi="Book Antiqua" w:cs="Times New Roman"/>
        </w:rPr>
        <w:t>global, tanpa batasan geografis, d</w:t>
      </w:r>
      <w:r w:rsidRPr="00D34E6A">
        <w:rPr>
          <w:rFonts w:ascii="Book Antiqua" w:hAnsi="Book Antiqua" w:cs="Times New Roman"/>
        </w:rPr>
        <w:t>ibandingkan dengan pemasaran tradisional, pemasaran digit</w:t>
      </w:r>
      <w:r w:rsidR="00401216" w:rsidRPr="00D34E6A">
        <w:rPr>
          <w:rFonts w:ascii="Book Antiqua" w:hAnsi="Book Antiqua" w:cs="Times New Roman"/>
        </w:rPr>
        <w:t>al sering kali lebih terjangkau, m</w:t>
      </w:r>
      <w:r w:rsidRPr="00D34E6A">
        <w:rPr>
          <w:rFonts w:ascii="Book Antiqua" w:hAnsi="Book Antiqua" w:cs="Times New Roman"/>
        </w:rPr>
        <w:t>elalui platform dig</w:t>
      </w:r>
      <w:r w:rsidR="00401216" w:rsidRPr="00D34E6A">
        <w:rPr>
          <w:rFonts w:ascii="Book Antiqua" w:hAnsi="Book Antiqua" w:cs="Times New Roman"/>
        </w:rPr>
        <w:t>ital, bisnis dapat menargetkan pasar</w:t>
      </w:r>
      <w:r w:rsidRPr="00D34E6A">
        <w:rPr>
          <w:rFonts w:ascii="Book Antiqua" w:hAnsi="Book Antiqua" w:cs="Times New Roman"/>
        </w:rPr>
        <w:t xml:space="preserve"> berdasarkan demografi, minat, perilaku online, dan banyak lagi, sehingga pesan yang disampaikan lebih relevan.</w:t>
      </w:r>
      <w:r w:rsidR="003509D6" w:rsidRPr="00D34E6A">
        <w:rPr>
          <w:rStyle w:val="FootnoteReference"/>
          <w:rFonts w:ascii="Book Antiqua" w:hAnsi="Book Antiqua" w:cs="Times New Roman"/>
        </w:rPr>
        <w:footnoteReference w:id="27"/>
      </w:r>
    </w:p>
    <w:p w:rsidR="006B2CEF" w:rsidRPr="00D34E6A" w:rsidRDefault="006B2CEF" w:rsidP="00D34E6A">
      <w:pPr>
        <w:spacing w:after="0" w:line="360" w:lineRule="auto"/>
        <w:jc w:val="both"/>
        <w:rPr>
          <w:rFonts w:ascii="Book Antiqua" w:eastAsia="Times New Roman" w:hAnsi="Book Antiqua"/>
        </w:rPr>
      </w:pPr>
    </w:p>
    <w:p w:rsidR="006B2CEF" w:rsidRPr="00D34E6A" w:rsidRDefault="006B2CEF" w:rsidP="00D34E6A">
      <w:pPr>
        <w:spacing w:after="0" w:line="360" w:lineRule="auto"/>
        <w:ind w:firstLine="567"/>
        <w:jc w:val="both"/>
        <w:rPr>
          <w:rFonts w:ascii="Book Antiqua" w:hAnsi="Book Antiqua" w:cs="Times New Roman"/>
        </w:rPr>
      </w:pPr>
      <w:r w:rsidRPr="00D34E6A">
        <w:rPr>
          <w:rFonts w:ascii="Book Antiqua" w:eastAsia="Times New Roman" w:hAnsi="Book Antiqua"/>
        </w:rPr>
        <w:t xml:space="preserve">Sejauh ini </w:t>
      </w:r>
      <w:r w:rsidR="008750A1" w:rsidRPr="00D34E6A">
        <w:rPr>
          <w:rFonts w:ascii="Book Antiqua" w:eastAsia="Times New Roman" w:hAnsi="Book Antiqua"/>
        </w:rPr>
        <w:t>batik</w:t>
      </w:r>
      <w:r w:rsidR="00CF06D7" w:rsidRPr="00D34E6A">
        <w:rPr>
          <w:rFonts w:ascii="Book Antiqua" w:eastAsia="Times New Roman" w:hAnsi="Book Antiqua"/>
        </w:rPr>
        <w:t xml:space="preserve"> al-Barokah </w:t>
      </w:r>
      <w:r w:rsidRPr="00D34E6A">
        <w:rPr>
          <w:rFonts w:ascii="Book Antiqua" w:eastAsia="Times New Roman" w:hAnsi="Book Antiqua"/>
        </w:rPr>
        <w:t xml:space="preserve">sudah menggunakan </w:t>
      </w:r>
      <w:r w:rsidR="00535544" w:rsidRPr="00D34E6A">
        <w:rPr>
          <w:rFonts w:ascii="Book Antiqua" w:eastAsia="Times New Roman" w:hAnsi="Book Antiqua"/>
        </w:rPr>
        <w:t xml:space="preserve">social </w:t>
      </w:r>
      <w:r w:rsidRPr="00D34E6A">
        <w:rPr>
          <w:rFonts w:ascii="Book Antiqua" w:eastAsia="Times New Roman" w:hAnsi="Book Antiqua"/>
        </w:rPr>
        <w:t>med</w:t>
      </w:r>
      <w:r w:rsidR="00535544" w:rsidRPr="00D34E6A">
        <w:rPr>
          <w:rFonts w:ascii="Book Antiqua" w:eastAsia="Times New Roman" w:hAnsi="Book Antiqua"/>
        </w:rPr>
        <w:t>ia</w:t>
      </w:r>
      <w:r w:rsidRPr="00D34E6A">
        <w:rPr>
          <w:rFonts w:ascii="Book Antiqua" w:eastAsia="Times New Roman" w:hAnsi="Book Antiqua"/>
        </w:rPr>
        <w:t xml:space="preserve"> den</w:t>
      </w:r>
      <w:r w:rsidR="00CF06D7" w:rsidRPr="00D34E6A">
        <w:rPr>
          <w:rFonts w:ascii="Book Antiqua" w:eastAsia="Times New Roman" w:hAnsi="Book Antiqua"/>
        </w:rPr>
        <w:t xml:space="preserve">gan hanya </w:t>
      </w:r>
      <w:r w:rsidR="00535544" w:rsidRPr="00D34E6A">
        <w:rPr>
          <w:rFonts w:ascii="Book Antiqua" w:eastAsia="Times New Roman" w:hAnsi="Book Antiqua"/>
        </w:rPr>
        <w:t xml:space="preserve">memasang </w:t>
      </w:r>
      <w:r w:rsidR="00CF06D7" w:rsidRPr="00D34E6A">
        <w:rPr>
          <w:rFonts w:ascii="Book Antiqua" w:eastAsia="Times New Roman" w:hAnsi="Book Antiqua"/>
        </w:rPr>
        <w:t>foto ya</w:t>
      </w:r>
      <w:r w:rsidR="00535544" w:rsidRPr="00D34E6A">
        <w:rPr>
          <w:rFonts w:ascii="Book Antiqua" w:eastAsia="Times New Roman" w:hAnsi="Book Antiqua"/>
        </w:rPr>
        <w:t>ng kemudian</w:t>
      </w:r>
      <w:r w:rsidR="00CF06D7" w:rsidRPr="00D34E6A">
        <w:rPr>
          <w:rFonts w:ascii="Book Antiqua" w:eastAsia="Times New Roman" w:hAnsi="Book Antiqua"/>
        </w:rPr>
        <w:t xml:space="preserve"> </w:t>
      </w:r>
      <w:r w:rsidR="00535544" w:rsidRPr="00D34E6A">
        <w:rPr>
          <w:rFonts w:ascii="Book Antiqua" w:eastAsia="Times New Roman" w:hAnsi="Book Antiqua"/>
        </w:rPr>
        <w:t>di</w:t>
      </w:r>
      <w:r w:rsidR="00CF06D7" w:rsidRPr="00D34E6A">
        <w:rPr>
          <w:rFonts w:ascii="Book Antiqua" w:eastAsia="Times New Roman" w:hAnsi="Book Antiqua"/>
        </w:rPr>
        <w:t>upload di WA dan I</w:t>
      </w:r>
      <w:r w:rsidRPr="00D34E6A">
        <w:rPr>
          <w:rFonts w:ascii="Book Antiqua" w:eastAsia="Times New Roman" w:hAnsi="Book Antiqua"/>
        </w:rPr>
        <w:t>nstagram</w:t>
      </w:r>
      <w:r w:rsidR="00CF06D7" w:rsidRPr="00D34E6A">
        <w:rPr>
          <w:rFonts w:ascii="Book Antiqua" w:eastAsia="Times New Roman" w:hAnsi="Book Antiqua"/>
        </w:rPr>
        <w:t>,</w:t>
      </w:r>
      <w:r w:rsidRPr="00D34E6A">
        <w:rPr>
          <w:rFonts w:ascii="Book Antiqua" w:eastAsia="Times New Roman" w:hAnsi="Book Antiqua"/>
        </w:rPr>
        <w:t xml:space="preserve"> jadi jangkauannya </w:t>
      </w:r>
      <w:r w:rsidR="00CF06D7" w:rsidRPr="00D34E6A">
        <w:rPr>
          <w:rFonts w:ascii="Book Antiqua" w:eastAsia="Times New Roman" w:hAnsi="Book Antiqua"/>
        </w:rPr>
        <w:t>sangat luas</w:t>
      </w:r>
      <w:r w:rsidRPr="00D34E6A">
        <w:rPr>
          <w:rFonts w:ascii="Book Antiqua" w:eastAsia="Times New Roman" w:hAnsi="Book Antiqua"/>
        </w:rPr>
        <w:t>.</w:t>
      </w:r>
      <w:r w:rsidR="00CF06D7" w:rsidRPr="00D34E6A">
        <w:rPr>
          <w:rFonts w:ascii="Book Antiqua" w:eastAsia="Times New Roman" w:hAnsi="Book Antiqua"/>
        </w:rPr>
        <w:t xml:space="preserve"> </w:t>
      </w:r>
      <w:r w:rsidR="00106AA5" w:rsidRPr="00D34E6A">
        <w:rPr>
          <w:rFonts w:ascii="Book Antiqua" w:eastAsia="Times New Roman" w:hAnsi="Book Antiqua"/>
          <w:i/>
          <w:iCs/>
        </w:rPr>
        <w:t>Digital marketing</w:t>
      </w:r>
      <w:r w:rsidRPr="00D34E6A">
        <w:rPr>
          <w:rFonts w:ascii="Book Antiqua" w:eastAsia="Times New Roman" w:hAnsi="Book Antiqua"/>
        </w:rPr>
        <w:t xml:space="preserve"> melalui media sosial punya dampak untuk UMKM dalam menyebarkan informasi atau mempromosikan produk </w:t>
      </w:r>
      <w:r w:rsidR="008750A1" w:rsidRPr="00D34E6A">
        <w:rPr>
          <w:rFonts w:ascii="Book Antiqua" w:eastAsia="Times New Roman" w:hAnsi="Book Antiqua"/>
        </w:rPr>
        <w:t>batik</w:t>
      </w:r>
      <w:r w:rsidRPr="00D34E6A">
        <w:rPr>
          <w:rFonts w:ascii="Book Antiqua" w:eastAsia="Times New Roman" w:hAnsi="Book Antiqua"/>
        </w:rPr>
        <w:t>.</w:t>
      </w:r>
      <w:r w:rsidRPr="00D34E6A">
        <w:rPr>
          <w:rStyle w:val="FootnoteReference"/>
          <w:rFonts w:ascii="Book Antiqua" w:eastAsia="Times New Roman" w:hAnsi="Book Antiqua"/>
        </w:rPr>
        <w:footnoteReference w:id="28"/>
      </w:r>
    </w:p>
    <w:p w:rsidR="000844CB" w:rsidRPr="00D34E6A" w:rsidRDefault="000844CB" w:rsidP="00D34E6A">
      <w:pPr>
        <w:spacing w:after="0" w:line="360" w:lineRule="auto"/>
        <w:jc w:val="both"/>
        <w:rPr>
          <w:rFonts w:ascii="Book Antiqua" w:hAnsi="Book Antiqua" w:cs="Times New Roman"/>
        </w:rPr>
      </w:pPr>
    </w:p>
    <w:p w:rsidR="000006B5" w:rsidRPr="00D34E6A" w:rsidRDefault="000006B5" w:rsidP="00D34E6A">
      <w:pPr>
        <w:spacing w:after="0" w:line="360" w:lineRule="auto"/>
        <w:ind w:firstLine="567"/>
        <w:jc w:val="both"/>
        <w:rPr>
          <w:rFonts w:ascii="Book Antiqua" w:hAnsi="Book Antiqua" w:cs="Times New Roman"/>
        </w:rPr>
      </w:pPr>
      <w:r w:rsidRPr="00D34E6A">
        <w:rPr>
          <w:rFonts w:ascii="Book Antiqua" w:hAnsi="Book Antiqua" w:cs="Times New Roman"/>
        </w:rPr>
        <w:t xml:space="preserve">Diantara dari penggunaan </w:t>
      </w:r>
      <w:r w:rsidR="00106AA5" w:rsidRPr="00D34E6A">
        <w:rPr>
          <w:rFonts w:ascii="Book Antiqua" w:hAnsi="Book Antiqua" w:cs="Times New Roman"/>
          <w:i/>
          <w:iCs/>
        </w:rPr>
        <w:t>digital marketing</w:t>
      </w:r>
      <w:r w:rsidRPr="00D34E6A">
        <w:rPr>
          <w:rFonts w:ascii="Book Antiqua" w:hAnsi="Book Antiqua" w:cs="Times New Roman"/>
        </w:rPr>
        <w:t xml:space="preserve"> adalah untuk melakukan riset pasar, </w:t>
      </w:r>
      <w:r w:rsidR="00106AA5" w:rsidRPr="00D34E6A">
        <w:rPr>
          <w:rFonts w:ascii="Book Antiqua" w:hAnsi="Book Antiqua" w:cs="Times New Roman"/>
          <w:i/>
          <w:iCs/>
        </w:rPr>
        <w:t>Digital marketing</w:t>
      </w:r>
      <w:r w:rsidRPr="00D34E6A">
        <w:rPr>
          <w:rFonts w:ascii="Book Antiqua" w:hAnsi="Book Antiqua" w:cs="Times New Roman"/>
        </w:rPr>
        <w:t xml:space="preserve"> memungkinkan pengumpulan data yang luas dan detail tentang perilaku konsumen online. Ini termasuk analisis data web, survei online, dan penggunaan alat seperti IG analytic, Brand 24, dan Semrush untuk mempermu</w:t>
      </w:r>
      <w:r w:rsidR="006B2CEF" w:rsidRPr="00D34E6A">
        <w:rPr>
          <w:rFonts w:ascii="Book Antiqua" w:hAnsi="Book Antiqua" w:cs="Times New Roman"/>
        </w:rPr>
        <w:t xml:space="preserve">dah riset pasar atau </w:t>
      </w:r>
      <w:r w:rsidR="006B2CEF" w:rsidRPr="00D34E6A">
        <w:rPr>
          <w:rFonts w:ascii="Book Antiqua" w:hAnsi="Book Antiqua" w:cs="Times New Roman"/>
        </w:rPr>
        <w:lastRenderedPageBreak/>
        <w:t>competitor.</w:t>
      </w:r>
      <w:r w:rsidR="006B2CEF" w:rsidRPr="00D34E6A">
        <w:rPr>
          <w:rStyle w:val="FootnoteReference"/>
          <w:rFonts w:ascii="Book Antiqua" w:hAnsi="Book Antiqua" w:cs="Times New Roman"/>
        </w:rPr>
        <w:footnoteReference w:id="29"/>
      </w:r>
      <w:r w:rsidR="006B2CEF" w:rsidRPr="00D34E6A">
        <w:rPr>
          <w:rFonts w:ascii="Book Antiqua" w:hAnsi="Book Antiqua"/>
        </w:rPr>
        <w:t xml:space="preserve"> </w:t>
      </w:r>
      <w:r w:rsidR="006B2CEF" w:rsidRPr="00D34E6A">
        <w:rPr>
          <w:rFonts w:ascii="Book Antiqua" w:hAnsi="Book Antiqua" w:cs="Times New Roman"/>
        </w:rPr>
        <w:t xml:space="preserve">Riset pasar yang mendalam melalui </w:t>
      </w:r>
      <w:r w:rsidR="00106AA5" w:rsidRPr="00D34E6A">
        <w:rPr>
          <w:rFonts w:ascii="Book Antiqua" w:hAnsi="Book Antiqua" w:cs="Times New Roman"/>
          <w:i/>
          <w:iCs/>
        </w:rPr>
        <w:t>digital marketing</w:t>
      </w:r>
      <w:r w:rsidR="006B2CEF" w:rsidRPr="00D34E6A">
        <w:rPr>
          <w:rFonts w:ascii="Book Antiqua" w:hAnsi="Book Antiqua" w:cs="Times New Roman"/>
        </w:rPr>
        <w:t xml:space="preserve"> dapat membantu memahami kebutuhan dan selera para konsumen. Informasi ini dapat digunakan untuk meningkatkan pengalaman konsumen dan meningkatkan tingkat konversi.</w:t>
      </w:r>
      <w:r w:rsidR="006B2CEF" w:rsidRPr="00D34E6A">
        <w:rPr>
          <w:rStyle w:val="FootnoteReference"/>
          <w:rFonts w:ascii="Book Antiqua" w:hAnsi="Book Antiqua" w:cs="Times New Roman"/>
        </w:rPr>
        <w:footnoteReference w:id="30"/>
      </w:r>
    </w:p>
    <w:p w:rsidR="00DC4B53" w:rsidRPr="00D34E6A" w:rsidRDefault="00DC4B53" w:rsidP="00D34E6A">
      <w:pPr>
        <w:spacing w:after="0" w:line="360" w:lineRule="auto"/>
        <w:jc w:val="both"/>
        <w:rPr>
          <w:rFonts w:ascii="Book Antiqua" w:hAnsi="Book Antiqua" w:cs="Times New Roman"/>
        </w:rPr>
      </w:pPr>
    </w:p>
    <w:p w:rsidR="00DC4B53" w:rsidRPr="00D34E6A" w:rsidRDefault="00E754D8" w:rsidP="00D34E6A">
      <w:pPr>
        <w:spacing w:after="0" w:line="360" w:lineRule="auto"/>
        <w:ind w:firstLine="567"/>
        <w:jc w:val="both"/>
        <w:rPr>
          <w:rFonts w:ascii="Book Antiqua" w:hAnsi="Book Antiqua" w:cs="Times New Roman"/>
        </w:rPr>
      </w:pPr>
      <w:r w:rsidRPr="00D34E6A">
        <w:rPr>
          <w:rFonts w:ascii="Book Antiqua" w:hAnsi="Book Antiqua" w:cs="Times New Roman"/>
        </w:rPr>
        <w:t>B</w:t>
      </w:r>
      <w:r w:rsidR="00106AA5" w:rsidRPr="00D34E6A">
        <w:rPr>
          <w:rFonts w:ascii="Book Antiqua" w:hAnsi="Book Antiqua" w:cs="Times New Roman"/>
        </w:rPr>
        <w:t xml:space="preserve">ahwasanya usaha </w:t>
      </w:r>
      <w:r w:rsidR="008750A1" w:rsidRPr="00D34E6A">
        <w:rPr>
          <w:rFonts w:ascii="Book Antiqua" w:hAnsi="Book Antiqua" w:cs="Times New Roman"/>
        </w:rPr>
        <w:t>batik</w:t>
      </w:r>
      <w:r w:rsidR="00DC4B53" w:rsidRPr="00D34E6A">
        <w:rPr>
          <w:rFonts w:ascii="Book Antiqua" w:hAnsi="Book Antiqua" w:cs="Times New Roman"/>
        </w:rPr>
        <w:t xml:space="preserve"> Al-Barokah melakukan riset melalui </w:t>
      </w:r>
      <w:r w:rsidR="00106AA5" w:rsidRPr="00D34E6A">
        <w:rPr>
          <w:rFonts w:ascii="Book Antiqua" w:hAnsi="Book Antiqua" w:cs="Times New Roman"/>
          <w:i/>
          <w:iCs/>
        </w:rPr>
        <w:t>digital marketing</w:t>
      </w:r>
      <w:r w:rsidR="00DC4B53" w:rsidRPr="00D34E6A">
        <w:rPr>
          <w:rFonts w:ascii="Book Antiqua" w:hAnsi="Book Antiqua" w:cs="Times New Roman"/>
        </w:rPr>
        <w:t xml:space="preserve"> untuk mengumpu</w:t>
      </w:r>
      <w:r w:rsidR="00AF5735" w:rsidRPr="00D34E6A">
        <w:rPr>
          <w:rFonts w:ascii="Book Antiqua" w:hAnsi="Book Antiqua" w:cs="Times New Roman"/>
        </w:rPr>
        <w:t xml:space="preserve">lkan informasi dan target pasar, </w:t>
      </w:r>
      <w:r w:rsidR="00DC4B53" w:rsidRPr="00D34E6A">
        <w:rPr>
          <w:rFonts w:ascii="Book Antiqua" w:hAnsi="Book Antiqua" w:cs="Times New Roman"/>
        </w:rPr>
        <w:t>berupa pemanfaat</w:t>
      </w:r>
      <w:r w:rsidR="00AF5735" w:rsidRPr="00D34E6A">
        <w:rPr>
          <w:rFonts w:ascii="Book Antiqua" w:hAnsi="Book Antiqua" w:cs="Times New Roman"/>
        </w:rPr>
        <w:t>an</w:t>
      </w:r>
      <w:r w:rsidR="00DC4B53" w:rsidRPr="00D34E6A">
        <w:rPr>
          <w:rFonts w:ascii="Book Antiqua" w:hAnsi="Book Antiqua" w:cs="Times New Roman"/>
        </w:rPr>
        <w:t xml:space="preserve"> a</w:t>
      </w:r>
      <w:r w:rsidR="00106AA5" w:rsidRPr="00D34E6A">
        <w:rPr>
          <w:rFonts w:ascii="Book Antiqua" w:hAnsi="Book Antiqua" w:cs="Times New Roman"/>
        </w:rPr>
        <w:t>plikasi goo</w:t>
      </w:r>
      <w:r w:rsidR="00DC4B53" w:rsidRPr="00D34E6A">
        <w:rPr>
          <w:rFonts w:ascii="Book Antiqua" w:hAnsi="Book Antiqua" w:cs="Times New Roman"/>
        </w:rPr>
        <w:t>gle untuk memberikan tanggapan berupa sara</w:t>
      </w:r>
      <w:r w:rsidR="00AF5735" w:rsidRPr="00D34E6A">
        <w:rPr>
          <w:rFonts w:ascii="Book Antiqua" w:hAnsi="Book Antiqua" w:cs="Times New Roman"/>
        </w:rPr>
        <w:t>n hingga kritik untuk usaha</w:t>
      </w:r>
      <w:r w:rsidRPr="00D34E6A">
        <w:rPr>
          <w:rFonts w:ascii="Book Antiqua" w:hAnsi="Book Antiqua" w:cs="Times New Roman"/>
        </w:rPr>
        <w:t>.</w:t>
      </w:r>
      <w:r w:rsidRPr="00D34E6A">
        <w:rPr>
          <w:rStyle w:val="FootnoteReference"/>
          <w:rFonts w:ascii="Book Antiqua" w:hAnsi="Book Antiqua" w:cs="Times New Roman"/>
        </w:rPr>
        <w:footnoteReference w:id="31"/>
      </w:r>
    </w:p>
    <w:p w:rsidR="006B2CEF" w:rsidRPr="00D34E6A" w:rsidRDefault="00E754D8" w:rsidP="00D34E6A">
      <w:pPr>
        <w:spacing w:after="0" w:line="360" w:lineRule="auto"/>
        <w:jc w:val="both"/>
        <w:rPr>
          <w:rFonts w:ascii="Book Antiqua" w:hAnsi="Book Antiqua" w:cs="Times New Roman"/>
        </w:rPr>
      </w:pPr>
      <w:r w:rsidRPr="00D34E6A">
        <w:rPr>
          <w:rFonts w:ascii="Book Antiqua" w:hAnsi="Book Antiqua" w:cs="Times New Roman"/>
        </w:rPr>
        <w:t xml:space="preserve">Usaha </w:t>
      </w:r>
      <w:r w:rsidR="008750A1" w:rsidRPr="00D34E6A">
        <w:rPr>
          <w:rFonts w:ascii="Book Antiqua" w:hAnsi="Book Antiqua" w:cs="Times New Roman"/>
        </w:rPr>
        <w:t>Batik</w:t>
      </w:r>
      <w:r w:rsidRPr="00D34E6A">
        <w:rPr>
          <w:rFonts w:ascii="Book Antiqua" w:hAnsi="Book Antiqua" w:cs="Times New Roman"/>
        </w:rPr>
        <w:t xml:space="preserve"> Al-Barokah mengumpulkan informasi terlebih dahulu tentang usaha </w:t>
      </w:r>
      <w:r w:rsidR="008750A1" w:rsidRPr="00D34E6A">
        <w:rPr>
          <w:rFonts w:ascii="Book Antiqua" w:hAnsi="Book Antiqua" w:cs="Times New Roman"/>
        </w:rPr>
        <w:t>batik</w:t>
      </w:r>
      <w:r w:rsidRPr="00D34E6A">
        <w:rPr>
          <w:rFonts w:ascii="Book Antiqua" w:hAnsi="Book Antiqua" w:cs="Times New Roman"/>
        </w:rPr>
        <w:t xml:space="preserve"> lainnya atau pesaing yang ada, melalui pemberian tanggapan langsung di google review sehingga nantinya usaha </w:t>
      </w:r>
      <w:r w:rsidR="008750A1" w:rsidRPr="00D34E6A">
        <w:rPr>
          <w:rFonts w:ascii="Book Antiqua" w:hAnsi="Book Antiqua" w:cs="Times New Roman"/>
        </w:rPr>
        <w:t>Batik</w:t>
      </w:r>
      <w:r w:rsidRPr="00D34E6A">
        <w:rPr>
          <w:rFonts w:ascii="Book Antiqua" w:hAnsi="Book Antiqua" w:cs="Times New Roman"/>
        </w:rPr>
        <w:t xml:space="preserve"> Al-Barokah bisa mengetahui target pasar.</w:t>
      </w:r>
    </w:p>
    <w:p w:rsidR="00E754D8" w:rsidRPr="00D34E6A" w:rsidRDefault="00106AA5" w:rsidP="00D34E6A">
      <w:pPr>
        <w:spacing w:after="0" w:line="360" w:lineRule="auto"/>
        <w:jc w:val="both"/>
        <w:rPr>
          <w:rFonts w:ascii="Book Antiqua" w:hAnsi="Book Antiqua" w:cs="Times New Roman"/>
        </w:rPr>
      </w:pPr>
      <w:r w:rsidRPr="00D34E6A">
        <w:rPr>
          <w:rFonts w:ascii="Book Antiqua" w:hAnsi="Book Antiqua" w:cs="Times New Roman"/>
        </w:rPr>
        <w:t xml:space="preserve">Gambar 2: google review </w:t>
      </w:r>
      <w:r w:rsidR="008750A1" w:rsidRPr="00D34E6A">
        <w:rPr>
          <w:rFonts w:ascii="Book Antiqua" w:hAnsi="Book Antiqua" w:cs="Times New Roman"/>
        </w:rPr>
        <w:t>batik</w:t>
      </w:r>
      <w:r w:rsidRPr="00D34E6A">
        <w:rPr>
          <w:rFonts w:ascii="Book Antiqua" w:hAnsi="Book Antiqua" w:cs="Times New Roman"/>
        </w:rPr>
        <w:t xml:space="preserve"> Al-Barokah</w:t>
      </w:r>
    </w:p>
    <w:p w:rsidR="00E754D8" w:rsidRPr="00D34E6A" w:rsidRDefault="00E754D8" w:rsidP="00D34E6A">
      <w:pPr>
        <w:spacing w:after="0" w:line="360" w:lineRule="auto"/>
        <w:jc w:val="both"/>
        <w:rPr>
          <w:rFonts w:ascii="Book Antiqua" w:hAnsi="Book Antiqua" w:cs="Times New Roman"/>
        </w:rPr>
      </w:pPr>
      <w:r w:rsidRPr="00D34E6A">
        <w:rPr>
          <w:rFonts w:ascii="Book Antiqua" w:hAnsi="Book Antiqua" w:cs="Times New Roman"/>
          <w:noProof/>
        </w:rPr>
        <mc:AlternateContent>
          <mc:Choice Requires="wpg">
            <w:drawing>
              <wp:anchor distT="0" distB="0" distL="114300" distR="114300" simplePos="0" relativeHeight="251667456" behindDoc="0" locked="0" layoutInCell="1" allowOverlap="1">
                <wp:simplePos x="0" y="0"/>
                <wp:positionH relativeFrom="column">
                  <wp:posOffset>-3810</wp:posOffset>
                </wp:positionH>
                <wp:positionV relativeFrom="paragraph">
                  <wp:posOffset>170815</wp:posOffset>
                </wp:positionV>
                <wp:extent cx="5762625" cy="2142490"/>
                <wp:effectExtent l="0" t="0" r="9525" b="0"/>
                <wp:wrapNone/>
                <wp:docPr id="6" name="Group 6"/>
                <wp:cNvGraphicFramePr/>
                <a:graphic xmlns:a="http://schemas.openxmlformats.org/drawingml/2006/main">
                  <a:graphicData uri="http://schemas.microsoft.com/office/word/2010/wordprocessingGroup">
                    <wpg:wgp>
                      <wpg:cNvGrpSpPr/>
                      <wpg:grpSpPr>
                        <a:xfrm>
                          <a:off x="0" y="0"/>
                          <a:ext cx="5762625" cy="2142490"/>
                          <a:chOff x="0" y="0"/>
                          <a:chExt cx="6010275" cy="2142490"/>
                        </a:xfrm>
                      </wpg:grpSpPr>
                      <pic:pic xmlns:pic="http://schemas.openxmlformats.org/drawingml/2006/picture">
                        <pic:nvPicPr>
                          <pic:cNvPr id="23" name="Picture 2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00175" cy="2142490"/>
                          </a:xfrm>
                          <a:prstGeom prst="rect">
                            <a:avLst/>
                          </a:prstGeom>
                        </pic:spPr>
                      </pic:pic>
                      <pic:pic xmlns:pic="http://schemas.openxmlformats.org/drawingml/2006/picture">
                        <pic:nvPicPr>
                          <pic:cNvPr id="24" name="Picture 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600200" y="0"/>
                            <a:ext cx="1362710" cy="2085340"/>
                          </a:xfrm>
                          <a:prstGeom prst="rect">
                            <a:avLst/>
                          </a:prstGeom>
                        </pic:spPr>
                      </pic:pic>
                      <pic:pic xmlns:pic="http://schemas.openxmlformats.org/drawingml/2006/picture">
                        <pic:nvPicPr>
                          <pic:cNvPr id="25" name="Picture 2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124200" y="0"/>
                            <a:ext cx="1346200" cy="2085975"/>
                          </a:xfrm>
                          <a:prstGeom prst="rect">
                            <a:avLst/>
                          </a:prstGeom>
                        </pic:spPr>
                      </pic:pic>
                      <pic:pic xmlns:pic="http://schemas.openxmlformats.org/drawingml/2006/picture">
                        <pic:nvPicPr>
                          <pic:cNvPr id="26" name="Picture 2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4591050" y="0"/>
                            <a:ext cx="1419225" cy="2085975"/>
                          </a:xfrm>
                          <a:prstGeom prst="rect">
                            <a:avLst/>
                          </a:prstGeom>
                        </pic:spPr>
                      </pic:pic>
                    </wpg:wgp>
                  </a:graphicData>
                </a:graphic>
                <wp14:sizeRelH relativeFrom="margin">
                  <wp14:pctWidth>0</wp14:pctWidth>
                </wp14:sizeRelH>
              </wp:anchor>
            </w:drawing>
          </mc:Choice>
          <mc:Fallback>
            <w:pict>
              <v:group w14:anchorId="219008DF" id="Group 6" o:spid="_x0000_s1026" style="position:absolute;margin-left:-.3pt;margin-top:13.45pt;width:453.75pt;height:168.7pt;z-index:251667456;mso-width-relative:margin" coordsize="60102,214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width:14001;height:21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OjTzEAAAA2wAAAA8AAABkcnMvZG93bnJldi54bWxEj8FuwjAQRO9I/QdrK/UGDmmFQsCJ2kqo&#10;9MCBwAes4m2SEq9T24Xw93UlJI6jmXmjWZej6cWZnO8sK5jPEhDEtdUdNwqOh800A+EDssbeMim4&#10;koeyeJisMdf2wns6V6EREcI+RwVtCEMupa9bMuhndiCO3pd1BkOUrpHa4SXCTS/TJFlIgx3HhRYH&#10;em+pPlW/RsG3e6EmG9O3Zdjw7idbcNZ/fij19Di+rkAEGsM9fGtvtYL0Gf6/xB8g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7OjTzEAAAA2wAAAA8AAAAAAAAAAAAAAAAA&#10;nwIAAGRycy9kb3ducmV2LnhtbFBLBQYAAAAABAAEAPcAAACQAwAAAAA=&#10;">
                  <v:imagedata r:id="rId15" o:title=""/>
                  <v:path arrowok="t"/>
                </v:shape>
                <v:shape id="Picture 24" o:spid="_x0000_s1028" type="#_x0000_t75" style="position:absolute;left:16002;width:13627;height:20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MLbjEAAAA2wAAAA8AAABkcnMvZG93bnJldi54bWxEj0FrwkAUhO+C/2F5Qi/S7BqlKdFVpCCV&#10;HoRGL709sq9JMPs2ZLdJ+u+7hUKPw8x8w+wOk23FQL1vHGtYJQoEcelMw5WG2/X0+AzCB2SDrWPS&#10;8E0eDvv5bIe5cSO/01CESkQI+xw11CF0uZS+rMmiT1xHHL1P11sMUfaVND2OEW5bmSr1JC02HBdq&#10;7OilpvJefFkNWVDV8jSVoyVS/u0i1x9j9qr1w2I6bkEEmsJ/+K99NhrSDfx+iT9A7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MLbjEAAAA2wAAAA8AAAAAAAAAAAAAAAAA&#10;nwIAAGRycy9kb3ducmV2LnhtbFBLBQYAAAAABAAEAPcAAACQAwAAAAA=&#10;">
                  <v:imagedata r:id="rId16" o:title=""/>
                  <v:path arrowok="t"/>
                </v:shape>
                <v:shape id="Picture 25" o:spid="_x0000_s1029" type="#_x0000_t75" style="position:absolute;left:31242;width:13462;height:20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Z/8HFAAAA2wAAAA8AAABkcnMvZG93bnJldi54bWxEj0FrwkAUhO8F/8PyhN7qRqVVoquoRbCn&#10;tlHQ4yP7TILZt+nuNon/vlso9DjMzDfMct2bWrTkfGVZwXiUgCDOra64UHA67p/mIHxA1lhbJgV3&#10;8rBeDR6WmGrb8Se1WShEhLBPUUEZQpNK6fOSDPqRbYijd7XOYIjSFVI77CLc1HKSJC/SYMVxocSG&#10;diXlt+zbKJi+vr3fp5dte5rtbPKVue58LD6Uehz2mwWIQH34D/+1D1rB5Bl+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Wf/BxQAAANsAAAAPAAAAAAAAAAAAAAAA&#10;AJ8CAABkcnMvZG93bnJldi54bWxQSwUGAAAAAAQABAD3AAAAkQMAAAAA&#10;">
                  <v:imagedata r:id="rId17" o:title=""/>
                  <v:path arrowok="t"/>
                </v:shape>
                <v:shape id="Picture 26" o:spid="_x0000_s1030" type="#_x0000_t75" style="position:absolute;left:45910;width:14192;height:20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S4KnDAAAA2wAAAA8AAABkcnMvZG93bnJldi54bWxEj0+LwjAUxO+C3yE8wYusqR5c6RrFfwsq&#10;IrTr3h/Nsy02L6XJav32RljwOMzMb5jZojWVuFHjSssKRsMIBHFmdcm5gvPP98cUhPPIGivLpOBB&#10;DhbzbmeGsbZ3TuiW+lwECLsYFRTe17GULivIoBvamjh4F9sY9EE2udQN3gPcVHIcRRNpsOSwUGBN&#10;64Kya/pnFNSH30QfOT3b02D/ORhtkm1qVkr1e+3yC4Sn1r/D/+2dVjCewOtL+AFy/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JLgqcMAAADbAAAADwAAAAAAAAAAAAAAAACf&#10;AgAAZHJzL2Rvd25yZXYueG1sUEsFBgAAAAAEAAQA9wAAAI8DAAAAAA==&#10;">
                  <v:imagedata r:id="rId18" o:title=""/>
                  <v:path arrowok="t"/>
                </v:shape>
              </v:group>
            </w:pict>
          </mc:Fallback>
        </mc:AlternateContent>
      </w:r>
    </w:p>
    <w:p w:rsidR="000844CB" w:rsidRPr="00D34E6A" w:rsidRDefault="000844CB"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E754D8" w:rsidP="00D34E6A">
      <w:pPr>
        <w:spacing w:after="0" w:line="360" w:lineRule="auto"/>
        <w:jc w:val="both"/>
        <w:rPr>
          <w:rFonts w:ascii="Book Antiqua" w:hAnsi="Book Antiqua" w:cs="Times New Roman"/>
        </w:rPr>
      </w:pPr>
    </w:p>
    <w:p w:rsidR="00E754D8" w:rsidRPr="00D34E6A" w:rsidRDefault="00315122" w:rsidP="00D34E6A">
      <w:pPr>
        <w:spacing w:after="0" w:line="360" w:lineRule="auto"/>
        <w:jc w:val="both"/>
        <w:rPr>
          <w:rFonts w:ascii="Book Antiqua" w:hAnsi="Book Antiqua" w:cs="Times New Roman"/>
        </w:rPr>
      </w:pPr>
      <w:r w:rsidRPr="00D34E6A">
        <w:rPr>
          <w:rFonts w:ascii="Book Antiqua" w:hAnsi="Book Antiqua" w:cs="Times New Roman"/>
        </w:rPr>
        <w:t xml:space="preserve">Sumber; web google </w:t>
      </w:r>
      <w:r w:rsidR="008750A1" w:rsidRPr="00D34E6A">
        <w:rPr>
          <w:rFonts w:ascii="Book Antiqua" w:hAnsi="Book Antiqua" w:cs="Times New Roman"/>
        </w:rPr>
        <w:t>batik</w:t>
      </w:r>
      <w:r w:rsidRPr="00D34E6A">
        <w:rPr>
          <w:rFonts w:ascii="Book Antiqua" w:hAnsi="Book Antiqua" w:cs="Times New Roman"/>
        </w:rPr>
        <w:t xml:space="preserve"> tulis Al-Barokah</w:t>
      </w:r>
    </w:p>
    <w:p w:rsidR="001B435A" w:rsidRPr="00D34E6A" w:rsidRDefault="001B435A" w:rsidP="00D34E6A">
      <w:pPr>
        <w:spacing w:after="0" w:line="360" w:lineRule="auto"/>
        <w:jc w:val="both"/>
        <w:rPr>
          <w:rFonts w:ascii="Book Antiqua" w:hAnsi="Book Antiqua" w:cs="Times New Roman"/>
        </w:rPr>
      </w:pPr>
    </w:p>
    <w:p w:rsidR="00E754D8" w:rsidRPr="00D34E6A" w:rsidRDefault="00106AA5" w:rsidP="00D34E6A">
      <w:pPr>
        <w:spacing w:after="0" w:line="360" w:lineRule="auto"/>
        <w:ind w:firstLine="567"/>
        <w:jc w:val="both"/>
        <w:rPr>
          <w:rFonts w:ascii="Book Antiqua" w:hAnsi="Book Antiqua" w:cs="Times New Roman"/>
        </w:rPr>
      </w:pPr>
      <w:r w:rsidRPr="00D34E6A">
        <w:rPr>
          <w:rFonts w:ascii="Book Antiqua" w:hAnsi="Book Antiqua" w:cs="Times New Roman"/>
          <w:i/>
          <w:iCs/>
        </w:rPr>
        <w:t>Digital marketing</w:t>
      </w:r>
      <w:r w:rsidR="001B435A" w:rsidRPr="00D34E6A">
        <w:rPr>
          <w:rFonts w:ascii="Book Antiqua" w:hAnsi="Book Antiqua" w:cs="Times New Roman"/>
        </w:rPr>
        <w:t xml:space="preserve"> memungkinkan perusahaan untuk berinteraksi langsung dengan pelanggan melalui berbagai platform online seperti media sosial, email, dan website. Interaksi ini meningkatkan kepercayaan dan loyalitas konsumen terhadap merek</w:t>
      </w:r>
      <w:r w:rsidR="001B435A" w:rsidRPr="00D34E6A">
        <w:rPr>
          <w:rStyle w:val="FootnoteReference"/>
          <w:rFonts w:ascii="Book Antiqua" w:hAnsi="Book Antiqua" w:cs="Times New Roman"/>
        </w:rPr>
        <w:footnoteReference w:id="32"/>
      </w:r>
      <w:r w:rsidR="001B435A" w:rsidRPr="00D34E6A">
        <w:rPr>
          <w:rFonts w:ascii="Book Antiqua" w:hAnsi="Book Antiqua" w:cs="Times New Roman"/>
        </w:rPr>
        <w:t xml:space="preserve"> sebagai </w:t>
      </w:r>
      <w:r w:rsidR="00F44ED5" w:rsidRPr="00D34E6A">
        <w:rPr>
          <w:rFonts w:ascii="Book Antiqua" w:hAnsi="Book Antiqua" w:cs="Times New Roman"/>
        </w:rPr>
        <w:t>usaha</w:t>
      </w:r>
      <w:r w:rsidR="001B435A" w:rsidRPr="00D34E6A">
        <w:rPr>
          <w:rFonts w:ascii="Book Antiqua" w:hAnsi="Book Antiqua" w:cs="Times New Roman"/>
        </w:rPr>
        <w:t xml:space="preserve"> </w:t>
      </w:r>
      <w:r w:rsidR="008750A1" w:rsidRPr="00D34E6A">
        <w:rPr>
          <w:rFonts w:ascii="Book Antiqua" w:hAnsi="Book Antiqua" w:cs="Times New Roman"/>
        </w:rPr>
        <w:t>batik</w:t>
      </w:r>
      <w:r w:rsidR="001B435A" w:rsidRPr="00D34E6A">
        <w:rPr>
          <w:rFonts w:ascii="Book Antiqua" w:hAnsi="Book Antiqua" w:cs="Times New Roman"/>
        </w:rPr>
        <w:t xml:space="preserve"> Al-Barokah mengenalkan produk dan k</w:t>
      </w:r>
      <w:r w:rsidR="00F44ED5" w:rsidRPr="00D34E6A">
        <w:rPr>
          <w:rFonts w:ascii="Book Antiqua" w:hAnsi="Book Antiqua" w:cs="Times New Roman"/>
        </w:rPr>
        <w:t xml:space="preserve">ualitas produk yang tentunya </w:t>
      </w:r>
      <w:r w:rsidR="008750A1" w:rsidRPr="00D34E6A">
        <w:rPr>
          <w:rFonts w:ascii="Book Antiqua" w:hAnsi="Book Antiqua" w:cs="Times New Roman"/>
        </w:rPr>
        <w:t>berbeda</w:t>
      </w:r>
      <w:r w:rsidR="001B435A" w:rsidRPr="00D34E6A">
        <w:rPr>
          <w:rFonts w:ascii="Book Antiqua" w:hAnsi="Book Antiqua" w:cs="Times New Roman"/>
        </w:rPr>
        <w:t xml:space="preserve"> atau unik dari </w:t>
      </w:r>
      <w:r w:rsidR="008750A1" w:rsidRPr="00D34E6A">
        <w:rPr>
          <w:rFonts w:ascii="Book Antiqua" w:hAnsi="Book Antiqua" w:cs="Times New Roman"/>
        </w:rPr>
        <w:t>batik</w:t>
      </w:r>
      <w:r w:rsidR="00F44ED5" w:rsidRPr="00D34E6A">
        <w:rPr>
          <w:rFonts w:ascii="Book Antiqua" w:hAnsi="Book Antiqua" w:cs="Times New Roman"/>
        </w:rPr>
        <w:t>-</w:t>
      </w:r>
      <w:r w:rsidR="008750A1" w:rsidRPr="00D34E6A">
        <w:rPr>
          <w:rFonts w:ascii="Book Antiqua" w:hAnsi="Book Antiqua" w:cs="Times New Roman"/>
        </w:rPr>
        <w:t>batik</w:t>
      </w:r>
      <w:r w:rsidR="001B435A" w:rsidRPr="00D34E6A">
        <w:rPr>
          <w:rFonts w:ascii="Book Antiqua" w:hAnsi="Book Antiqua" w:cs="Times New Roman"/>
        </w:rPr>
        <w:t xml:space="preserve"> lain, barangkali kalau di </w:t>
      </w:r>
      <w:r w:rsidR="008750A1" w:rsidRPr="00D34E6A">
        <w:rPr>
          <w:rFonts w:ascii="Book Antiqua" w:hAnsi="Book Antiqua" w:cs="Times New Roman"/>
        </w:rPr>
        <w:t>batik</w:t>
      </w:r>
      <w:r w:rsidR="001B435A" w:rsidRPr="00D34E6A">
        <w:rPr>
          <w:rFonts w:ascii="Book Antiqua" w:hAnsi="Book Antiqua" w:cs="Times New Roman"/>
        </w:rPr>
        <w:t xml:space="preserve"> lain lebih menonjol corak </w:t>
      </w:r>
      <w:r w:rsidR="008750A1" w:rsidRPr="00D34E6A">
        <w:rPr>
          <w:rFonts w:ascii="Book Antiqua" w:hAnsi="Book Antiqua" w:cs="Times New Roman"/>
        </w:rPr>
        <w:t>batik</w:t>
      </w:r>
      <w:r w:rsidR="001B435A" w:rsidRPr="00D34E6A">
        <w:rPr>
          <w:rFonts w:ascii="Book Antiqua" w:hAnsi="Book Antiqua" w:cs="Times New Roman"/>
        </w:rPr>
        <w:t xml:space="preserve">nya atau kualitas bahan yang digunakan, kalau disini kami berkomitmen untuk punya produk yang bagus dan layak untuk dikenal oleh masyarakat luas. </w:t>
      </w:r>
      <w:r w:rsidR="008750A1" w:rsidRPr="00D34E6A">
        <w:rPr>
          <w:rFonts w:ascii="Book Antiqua" w:hAnsi="Book Antiqua" w:cs="Times New Roman"/>
          <w:i/>
          <w:iCs/>
        </w:rPr>
        <w:t>D</w:t>
      </w:r>
      <w:r w:rsidRPr="00D34E6A">
        <w:rPr>
          <w:rFonts w:ascii="Book Antiqua" w:hAnsi="Book Antiqua" w:cs="Times New Roman"/>
          <w:i/>
          <w:iCs/>
        </w:rPr>
        <w:t>igital marketing</w:t>
      </w:r>
      <w:r w:rsidR="001B435A" w:rsidRPr="00D34E6A">
        <w:rPr>
          <w:rFonts w:ascii="Book Antiqua" w:hAnsi="Book Antiqua" w:cs="Times New Roman"/>
        </w:rPr>
        <w:t xml:space="preserve"> sebagai pengenalan produk </w:t>
      </w:r>
      <w:r w:rsidR="008750A1" w:rsidRPr="00D34E6A">
        <w:rPr>
          <w:rFonts w:ascii="Book Antiqua" w:hAnsi="Book Antiqua" w:cs="Times New Roman"/>
        </w:rPr>
        <w:t>Batik</w:t>
      </w:r>
      <w:r w:rsidR="001B435A" w:rsidRPr="00D34E6A">
        <w:rPr>
          <w:rFonts w:ascii="Book Antiqua" w:hAnsi="Book Antiqua" w:cs="Times New Roman"/>
        </w:rPr>
        <w:t xml:space="preserve"> Al-Barokah terhadap para calon konsumen untuk tertarik dan </w:t>
      </w:r>
      <w:r w:rsidR="001B435A" w:rsidRPr="00D34E6A">
        <w:rPr>
          <w:rFonts w:ascii="Book Antiqua" w:hAnsi="Book Antiqua" w:cs="Times New Roman"/>
        </w:rPr>
        <w:lastRenderedPageBreak/>
        <w:t>melirik produk kami, sehingga para calon konsumen dapat membentuk pandangan atau persepsi yang baik terhadap produk kami.</w:t>
      </w:r>
      <w:r w:rsidR="001B435A" w:rsidRPr="00D34E6A">
        <w:rPr>
          <w:rStyle w:val="FootnoteReference"/>
          <w:rFonts w:ascii="Book Antiqua" w:hAnsi="Book Antiqua" w:cs="Times New Roman"/>
        </w:rPr>
        <w:footnoteReference w:id="33"/>
      </w:r>
    </w:p>
    <w:p w:rsidR="00AE4CB0" w:rsidRPr="00D34E6A" w:rsidRDefault="001B435A" w:rsidP="00D34E6A">
      <w:pPr>
        <w:spacing w:after="0" w:line="360" w:lineRule="auto"/>
        <w:ind w:firstLine="567"/>
        <w:jc w:val="both"/>
        <w:rPr>
          <w:rFonts w:ascii="Book Antiqua" w:eastAsia="Times New Roman" w:hAnsi="Book Antiqua"/>
        </w:rPr>
      </w:pPr>
      <w:r w:rsidRPr="00D34E6A">
        <w:rPr>
          <w:rFonts w:ascii="Book Antiqua" w:hAnsi="Book Antiqua" w:cs="Times New Roman"/>
        </w:rPr>
        <w:t>Dengan menggunakan strategi pemasaran multi saluran, perusahaan dapat menjangkau pelanggan melalui berbagai platform, seperti website, media sosial, dan marketplace. Hal ini memungkinkan produk untuk tersedia di lebih banyak tempat, meningkatkan aksesibilitas bagi konsumen.</w:t>
      </w:r>
      <w:r w:rsidRPr="00D34E6A">
        <w:rPr>
          <w:rStyle w:val="FootnoteReference"/>
          <w:rFonts w:ascii="Book Antiqua" w:hAnsi="Book Antiqua" w:cs="Times New Roman"/>
        </w:rPr>
        <w:footnoteReference w:id="34"/>
      </w:r>
      <w:r w:rsidR="009F2415" w:rsidRPr="00D34E6A">
        <w:rPr>
          <w:rFonts w:ascii="Book Antiqua" w:hAnsi="Book Antiqua" w:cs="Times New Roman"/>
        </w:rPr>
        <w:t xml:space="preserve"> </w:t>
      </w:r>
      <w:r w:rsidR="009F2415" w:rsidRPr="00D34E6A">
        <w:rPr>
          <w:rFonts w:ascii="Book Antiqua" w:eastAsia="Times New Roman" w:hAnsi="Book Antiqua"/>
        </w:rPr>
        <w:t xml:space="preserve">Penggunaan </w:t>
      </w:r>
      <w:r w:rsidR="00106AA5" w:rsidRPr="00D34E6A">
        <w:rPr>
          <w:rFonts w:ascii="Book Antiqua" w:eastAsia="Times New Roman" w:hAnsi="Book Antiqua"/>
          <w:i/>
          <w:iCs/>
        </w:rPr>
        <w:t>digital marketing</w:t>
      </w:r>
      <w:r w:rsidR="009F2415" w:rsidRPr="00D34E6A">
        <w:rPr>
          <w:rFonts w:ascii="Book Antiqua" w:eastAsia="Times New Roman" w:hAnsi="Book Antiqua"/>
        </w:rPr>
        <w:t xml:space="preserve"> dapat meningkatkan pendistribusian produk dikarenakan banyaknya pesananan dari para k</w:t>
      </w:r>
      <w:r w:rsidR="008750A1" w:rsidRPr="00D34E6A">
        <w:rPr>
          <w:rFonts w:ascii="Book Antiqua" w:eastAsia="Times New Roman" w:hAnsi="Book Antiqua"/>
        </w:rPr>
        <w:t>onsumen baik dari dalam k</w:t>
      </w:r>
      <w:r w:rsidR="009F2415" w:rsidRPr="00D34E6A">
        <w:rPr>
          <w:rFonts w:ascii="Book Antiqua" w:eastAsia="Times New Roman" w:hAnsi="Book Antiqua"/>
        </w:rPr>
        <w:t>ota maupun luar kota.</w:t>
      </w:r>
      <w:r w:rsidR="009F2415" w:rsidRPr="00D34E6A">
        <w:rPr>
          <w:rStyle w:val="FootnoteReference"/>
          <w:rFonts w:ascii="Book Antiqua" w:eastAsia="Times New Roman" w:hAnsi="Book Antiqua"/>
        </w:rPr>
        <w:footnoteReference w:id="35"/>
      </w:r>
    </w:p>
    <w:p w:rsidR="00AE4CB0" w:rsidRPr="00D34E6A" w:rsidRDefault="00AE4CB0" w:rsidP="00D34E6A">
      <w:pPr>
        <w:spacing w:after="0" w:line="360" w:lineRule="auto"/>
        <w:jc w:val="both"/>
        <w:rPr>
          <w:rFonts w:ascii="Book Antiqua" w:hAnsi="Book Antiqua" w:cs="Times New Roman"/>
        </w:rPr>
      </w:pPr>
    </w:p>
    <w:p w:rsidR="000844CB" w:rsidRPr="00D34E6A" w:rsidRDefault="00AE4CB0" w:rsidP="00D34E6A">
      <w:pPr>
        <w:spacing w:after="0" w:line="360" w:lineRule="auto"/>
        <w:jc w:val="both"/>
        <w:rPr>
          <w:rFonts w:ascii="Book Antiqua" w:hAnsi="Book Antiqua" w:cs="Times New Roman"/>
        </w:rPr>
      </w:pPr>
      <w:r w:rsidRPr="00D34E6A">
        <w:rPr>
          <w:rFonts w:ascii="Book Antiqua" w:hAnsi="Book Antiqua" w:cs="Times New Roman"/>
        </w:rPr>
        <w:t xml:space="preserve">Gambar 3: tujuan penggunaan digital marketing pada </w:t>
      </w:r>
      <w:r w:rsidR="008750A1" w:rsidRPr="00D34E6A">
        <w:rPr>
          <w:rFonts w:ascii="Book Antiqua" w:hAnsi="Book Antiqua" w:cs="Times New Roman"/>
        </w:rPr>
        <w:t>batik</w:t>
      </w:r>
      <w:r w:rsidRPr="00D34E6A">
        <w:rPr>
          <w:rFonts w:ascii="Book Antiqua" w:hAnsi="Book Antiqua" w:cs="Times New Roman"/>
        </w:rPr>
        <w:t xml:space="preserve"> Al-Barokah</w:t>
      </w:r>
    </w:p>
    <w:p w:rsidR="00AE4CB0" w:rsidRPr="00D34E6A" w:rsidRDefault="00AF657D" w:rsidP="00D34E6A">
      <w:pPr>
        <w:spacing w:after="0" w:line="360" w:lineRule="auto"/>
        <w:jc w:val="both"/>
        <w:rPr>
          <w:rFonts w:ascii="Book Antiqua" w:hAnsi="Book Antiqua" w:cs="Times New Roman"/>
        </w:rPr>
      </w:pPr>
      <w:r w:rsidRPr="00D34E6A">
        <w:rPr>
          <w:rFonts w:ascii="Book Antiqua" w:hAnsi="Book Antiqua" w:cs="Times New Roman"/>
          <w:noProof/>
        </w:rPr>
        <mc:AlternateContent>
          <mc:Choice Requires="wps">
            <w:drawing>
              <wp:anchor distT="0" distB="0" distL="114300" distR="114300" simplePos="0" relativeHeight="251657216" behindDoc="0" locked="0" layoutInCell="1" allowOverlap="1">
                <wp:simplePos x="0" y="0"/>
                <wp:positionH relativeFrom="column">
                  <wp:posOffset>729615</wp:posOffset>
                </wp:positionH>
                <wp:positionV relativeFrom="paragraph">
                  <wp:posOffset>257810</wp:posOffset>
                </wp:positionV>
                <wp:extent cx="3467100" cy="447675"/>
                <wp:effectExtent l="0" t="0" r="19050" b="28575"/>
                <wp:wrapNone/>
                <wp:docPr id="4" name="Oval 4"/>
                <wp:cNvGraphicFramePr/>
                <a:graphic xmlns:a="http://schemas.openxmlformats.org/drawingml/2006/main">
                  <a:graphicData uri="http://schemas.microsoft.com/office/word/2010/wordprocessingShape">
                    <wps:wsp>
                      <wps:cNvSpPr/>
                      <wps:spPr>
                        <a:xfrm>
                          <a:off x="0" y="0"/>
                          <a:ext cx="3467100" cy="4476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3280F7" id="Oval 4" o:spid="_x0000_s1026" style="position:absolute;margin-left:57.45pt;margin-top:20.3pt;width:273pt;height:35.2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" fillcolor="#5b9bd5 [3204]" strokecolor="#1f4d78 [1604]" strokeweight="1pt">
                <v:stroke joinstyle="miter"/>
              </v:oval>
            </w:pict>
          </mc:Fallback>
        </mc:AlternateContent>
      </w:r>
    </w:p>
    <w:p w:rsidR="00AE4CB0" w:rsidRPr="00D34E6A" w:rsidRDefault="00AF657D" w:rsidP="00D34E6A">
      <w:pPr>
        <w:spacing w:after="0" w:line="360" w:lineRule="auto"/>
        <w:jc w:val="both"/>
        <w:rPr>
          <w:rFonts w:ascii="Book Antiqua" w:hAnsi="Book Antiqua" w:cs="Times New Roman"/>
        </w:rPr>
      </w:pPr>
      <w:r w:rsidRPr="00D34E6A">
        <w:rPr>
          <w:rFonts w:ascii="Book Antiqua" w:hAnsi="Book Antiqua" w:cs="Times New Roman"/>
          <w:noProof/>
        </w:rPr>
        <mc:AlternateContent>
          <mc:Choice Requires="wps">
            <w:drawing>
              <wp:anchor distT="0" distB="0" distL="114300" distR="114300" simplePos="0" relativeHeight="251658240" behindDoc="0" locked="0" layoutInCell="1" allowOverlap="1">
                <wp:simplePos x="0" y="0"/>
                <wp:positionH relativeFrom="column">
                  <wp:posOffset>1120140</wp:posOffset>
                </wp:positionH>
                <wp:positionV relativeFrom="paragraph">
                  <wp:posOffset>78105</wp:posOffset>
                </wp:positionV>
                <wp:extent cx="2533650" cy="2857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533650" cy="285750"/>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7FC8" w:rsidRDefault="005A7FC8">
                            <w:r>
                              <w:t xml:space="preserve">Penggunaan </w:t>
                            </w:r>
                            <w:r w:rsidR="00106AA5" w:rsidRPr="00106AA5">
                              <w:rPr>
                                <w:i/>
                                <w:iCs/>
                              </w:rPr>
                              <w:t>digital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88.2pt;margin-top:6.15pt;width:199.5pt;height:2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" fillcolor="yellow" strokeweight=".5pt">
                <v:textbox>
                  <w:txbxContent>
                    <w:p w:rsidR="005A7FC8" w:rsidRDefault="005A7FC8">
                      <w:r>
                        <w:t xml:space="preserve">Penggunaan </w:t>
                      </w:r>
                      <w:r w:rsidR="00106AA5" w:rsidRPr="00106AA5">
                        <w:rPr>
                          <w:i/>
                          <w:iCs/>
                        </w:rPr>
                        <w:t>digital marketing</w:t>
                      </w:r>
                    </w:p>
                  </w:txbxContent>
                </v:textbox>
              </v:shape>
            </w:pict>
          </mc:Fallback>
        </mc:AlternateContent>
      </w:r>
      <w:r w:rsidR="00AE4CB0" w:rsidRPr="00D34E6A">
        <w:rPr>
          <w:rFonts w:ascii="Book Antiqua" w:hAnsi="Book Antiqua" w:cs="Times New Roman"/>
          <w:noProof/>
        </w:rPr>
        <w:drawing>
          <wp:inline distT="0" distB="0" distL="0" distR="0" wp14:anchorId="69C090B9" wp14:editId="1B7CF64E">
            <wp:extent cx="5543550" cy="1514475"/>
            <wp:effectExtent l="0" t="0" r="5715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AE4CB0" w:rsidRPr="00D34E6A" w:rsidRDefault="00AE4CB0" w:rsidP="00D34E6A">
      <w:pPr>
        <w:spacing w:after="0" w:line="360" w:lineRule="auto"/>
        <w:jc w:val="both"/>
        <w:rPr>
          <w:rFonts w:ascii="Book Antiqua" w:eastAsia="Times New Roman" w:hAnsi="Book Antiqua"/>
          <w:b/>
          <w:bCs/>
        </w:rPr>
      </w:pPr>
      <w:r w:rsidRPr="00D34E6A">
        <w:rPr>
          <w:rFonts w:ascii="Book Antiqua" w:hAnsi="Book Antiqua" w:cs="Times New Roman"/>
        </w:rPr>
        <w:t xml:space="preserve">Sumber: wawancara dengan pemilik </w:t>
      </w:r>
      <w:r w:rsidR="008750A1" w:rsidRPr="00D34E6A">
        <w:rPr>
          <w:rFonts w:ascii="Book Antiqua" w:hAnsi="Book Antiqua" w:cs="Times New Roman"/>
        </w:rPr>
        <w:t>batik</w:t>
      </w:r>
      <w:r w:rsidRPr="00D34E6A">
        <w:rPr>
          <w:rFonts w:ascii="Book Antiqua" w:hAnsi="Book Antiqua" w:cs="Times New Roman"/>
        </w:rPr>
        <w:t xml:space="preserve"> Al-Barokah</w:t>
      </w:r>
      <w:r w:rsidRPr="00D34E6A">
        <w:rPr>
          <w:rStyle w:val="FootnoteReference"/>
          <w:rFonts w:ascii="Book Antiqua" w:hAnsi="Book Antiqua" w:cs="Times New Roman"/>
        </w:rPr>
        <w:footnoteReference w:id="36"/>
      </w:r>
    </w:p>
    <w:p w:rsidR="00AE4CB0" w:rsidRPr="00D34E6A" w:rsidRDefault="00AE4CB0" w:rsidP="00D34E6A">
      <w:pPr>
        <w:spacing w:after="0" w:line="360" w:lineRule="auto"/>
        <w:jc w:val="both"/>
        <w:rPr>
          <w:rFonts w:ascii="Book Antiqua" w:eastAsia="Times New Roman" w:hAnsi="Book Antiqua"/>
          <w:b/>
          <w:bCs/>
        </w:rPr>
      </w:pPr>
    </w:p>
    <w:p w:rsidR="009F2415" w:rsidRPr="00D34E6A" w:rsidRDefault="009F2415" w:rsidP="00D34E6A">
      <w:pPr>
        <w:spacing w:after="0" w:line="360" w:lineRule="auto"/>
        <w:jc w:val="both"/>
        <w:rPr>
          <w:rFonts w:ascii="Book Antiqua" w:hAnsi="Book Antiqua" w:cs="Times New Roman"/>
        </w:rPr>
      </w:pPr>
      <w:r w:rsidRPr="00D34E6A">
        <w:rPr>
          <w:rFonts w:ascii="Book Antiqua" w:eastAsia="Times New Roman" w:hAnsi="Book Antiqua"/>
          <w:b/>
          <w:bCs/>
        </w:rPr>
        <w:t xml:space="preserve">Saluran media digital yang digunakan usaha </w:t>
      </w:r>
      <w:r w:rsidR="008750A1" w:rsidRPr="00D34E6A">
        <w:rPr>
          <w:rFonts w:ascii="Book Antiqua" w:eastAsia="Times New Roman" w:hAnsi="Book Antiqua"/>
          <w:b/>
          <w:bCs/>
        </w:rPr>
        <w:t>Batik</w:t>
      </w:r>
      <w:r w:rsidRPr="00D34E6A">
        <w:rPr>
          <w:rFonts w:ascii="Book Antiqua" w:eastAsia="Times New Roman" w:hAnsi="Book Antiqua"/>
          <w:b/>
          <w:bCs/>
        </w:rPr>
        <w:t xml:space="preserve"> Al-Barokah</w:t>
      </w:r>
    </w:p>
    <w:p w:rsidR="009F2415" w:rsidRDefault="009F2415" w:rsidP="00D34E6A">
      <w:pPr>
        <w:spacing w:after="160" w:line="360" w:lineRule="auto"/>
        <w:ind w:firstLine="720"/>
        <w:jc w:val="both"/>
        <w:rPr>
          <w:rFonts w:ascii="Book Antiqua" w:eastAsia="Times New Roman" w:hAnsi="Book Antiqua" w:cs="Times New Roman"/>
        </w:rPr>
      </w:pPr>
      <w:r w:rsidRPr="00D34E6A">
        <w:rPr>
          <w:rFonts w:ascii="Book Antiqua" w:eastAsia="Times New Roman" w:hAnsi="Book Antiqua"/>
        </w:rPr>
        <w:t xml:space="preserve">Dengan memanfaatkan kombinasi dari saluran-saluran </w:t>
      </w:r>
      <w:r w:rsidR="00106AA5" w:rsidRPr="00D34E6A">
        <w:rPr>
          <w:rFonts w:ascii="Book Antiqua" w:eastAsia="Times New Roman" w:hAnsi="Book Antiqua"/>
          <w:i/>
          <w:iCs/>
        </w:rPr>
        <w:t>digital marketing</w:t>
      </w:r>
      <w:r w:rsidRPr="00D34E6A">
        <w:rPr>
          <w:rFonts w:ascii="Book Antiqua" w:eastAsia="Times New Roman" w:hAnsi="Book Antiqua"/>
        </w:rPr>
        <w:t xml:space="preserve">, bisnis dapat merancang strategi </w:t>
      </w:r>
      <w:r w:rsidR="00106AA5" w:rsidRPr="00D34E6A">
        <w:rPr>
          <w:rFonts w:ascii="Book Antiqua" w:eastAsia="Times New Roman" w:hAnsi="Book Antiqua"/>
          <w:i/>
          <w:iCs/>
        </w:rPr>
        <w:t>digital marketing</w:t>
      </w:r>
      <w:r w:rsidRPr="00D34E6A">
        <w:rPr>
          <w:rFonts w:ascii="Book Antiqua" w:eastAsia="Times New Roman" w:hAnsi="Book Antiqua"/>
        </w:rPr>
        <w:t xml:space="preserve"> yang komprehensif dan </w:t>
      </w:r>
      <w:r w:rsidR="005A7FC8" w:rsidRPr="00D34E6A">
        <w:rPr>
          <w:rFonts w:ascii="Book Antiqua" w:eastAsia="Times New Roman" w:hAnsi="Book Antiqua"/>
        </w:rPr>
        <w:t>efektif untuk menjangkau pasar</w:t>
      </w:r>
      <w:r w:rsidRPr="00D34E6A">
        <w:rPr>
          <w:rFonts w:ascii="Book Antiqua" w:eastAsia="Times New Roman" w:hAnsi="Book Antiqua"/>
        </w:rPr>
        <w:t>, membangun merek, dan meningkatkan penjualan.</w:t>
      </w:r>
      <w:r w:rsidR="0020287C" w:rsidRPr="00D34E6A">
        <w:rPr>
          <w:rStyle w:val="FootnoteReference"/>
          <w:rFonts w:ascii="Book Antiqua" w:eastAsia="Times New Roman" w:hAnsi="Book Antiqua"/>
        </w:rPr>
        <w:footnoteReference w:id="37"/>
      </w:r>
      <w:r w:rsidRPr="00D34E6A">
        <w:rPr>
          <w:rFonts w:ascii="Book Antiqua" w:eastAsia="Times New Roman" w:hAnsi="Book Antiqua"/>
        </w:rPr>
        <w:t xml:space="preserve"> Berdasarkan hasil wawancara dengan Bapak Taufan selaku pemilik usaha </w:t>
      </w:r>
      <w:r w:rsidR="008750A1" w:rsidRPr="00D34E6A">
        <w:rPr>
          <w:rFonts w:ascii="Book Antiqua" w:eastAsia="Times New Roman" w:hAnsi="Book Antiqua"/>
        </w:rPr>
        <w:t>Batik</w:t>
      </w:r>
      <w:r w:rsidRPr="00D34E6A">
        <w:rPr>
          <w:rFonts w:ascii="Book Antiqua" w:eastAsia="Times New Roman" w:hAnsi="Book Antiqua"/>
        </w:rPr>
        <w:t xml:space="preserve"> Al-Barokah, bahwasanya usaha </w:t>
      </w:r>
      <w:r w:rsidR="008750A1" w:rsidRPr="00D34E6A">
        <w:rPr>
          <w:rFonts w:ascii="Book Antiqua" w:eastAsia="Times New Roman" w:hAnsi="Book Antiqua"/>
        </w:rPr>
        <w:t>Batik</w:t>
      </w:r>
      <w:r w:rsidRPr="00D34E6A">
        <w:rPr>
          <w:rFonts w:ascii="Book Antiqua" w:eastAsia="Times New Roman" w:hAnsi="Book Antiqua"/>
        </w:rPr>
        <w:t xml:space="preserve"> Al-Barokah menggunakan media sosial untuk mempromosikan produk diantaranya menggunakan facebook, Instagram dam whatsAap, dalam suatu postingan baik whatsAap, facebook, maupun Instagram</w:t>
      </w:r>
      <w:r w:rsidRPr="00D34E6A">
        <w:rPr>
          <w:rFonts w:ascii="Book Antiqua" w:eastAsia="Times New Roman" w:hAnsi="Book Antiqua" w:cs="Times New Roman"/>
        </w:rPr>
        <w:t xml:space="preserve">  itu biasanya dimulai dari gambar atau foto lalu ke video yang sekiranya menarik perhatian calon konsumen, dalam postingan tersebut biasanya kita menyertakan deskripsi yang jelas tentang produk </w:t>
      </w:r>
      <w:r w:rsidR="008750A1" w:rsidRPr="00D34E6A">
        <w:rPr>
          <w:rFonts w:ascii="Book Antiqua" w:eastAsia="Times New Roman" w:hAnsi="Book Antiqua" w:cs="Times New Roman"/>
        </w:rPr>
        <w:t>batik</w:t>
      </w:r>
      <w:r w:rsidRPr="00D34E6A">
        <w:rPr>
          <w:rFonts w:ascii="Book Antiqua" w:eastAsia="Times New Roman" w:hAnsi="Book Antiqua" w:cs="Times New Roman"/>
        </w:rPr>
        <w:t xml:space="preserve"> kami dengan menggunakan bahasa yang mudah dipahami dan tentunya informasi yang ringkas.</w:t>
      </w:r>
      <w:r w:rsidRPr="00D34E6A">
        <w:rPr>
          <w:rStyle w:val="FootnoteReference"/>
          <w:rFonts w:ascii="Book Antiqua" w:eastAsia="Times New Roman" w:hAnsi="Book Antiqua" w:cs="Times New Roman"/>
        </w:rPr>
        <w:footnoteReference w:id="38"/>
      </w:r>
    </w:p>
    <w:p w:rsidR="00170222" w:rsidRPr="00D34E6A" w:rsidRDefault="00170222" w:rsidP="00D34E6A">
      <w:pPr>
        <w:spacing w:after="160" w:line="360" w:lineRule="auto"/>
        <w:ind w:firstLine="720"/>
        <w:jc w:val="both"/>
        <w:rPr>
          <w:rFonts w:ascii="Book Antiqua" w:eastAsia="Times New Roman" w:hAnsi="Book Antiqua" w:cs="Times New Roman"/>
        </w:rPr>
      </w:pPr>
      <w:r>
        <w:rPr>
          <w:rFonts w:ascii="Book Antiqua" w:eastAsia="Times New Roman" w:hAnsi="Book Antiqua" w:cs="Times New Roman"/>
        </w:rPr>
        <w:lastRenderedPageBreak/>
        <w:t>Gambar 4: Platform media sosial batik al-Barokah</w:t>
      </w:r>
      <w:bookmarkStart w:id="0" w:name="_GoBack"/>
      <w:bookmarkEnd w:id="0"/>
      <w:r>
        <w:rPr>
          <w:rFonts w:ascii="Book Antiqua" w:eastAsia="Times New Roman" w:hAnsi="Book Antiqua" w:cs="Times New Roman"/>
        </w:rPr>
        <w:t xml:space="preserve"> </w:t>
      </w:r>
    </w:p>
    <w:p w:rsidR="0020287C" w:rsidRPr="00D34E6A" w:rsidRDefault="00713ABE" w:rsidP="00D34E6A">
      <w:pPr>
        <w:spacing w:after="160" w:line="360" w:lineRule="auto"/>
        <w:jc w:val="both"/>
        <w:rPr>
          <w:rFonts w:ascii="Book Antiqua" w:eastAsia="Times New Roman" w:hAnsi="Book Antiqua"/>
        </w:rPr>
      </w:pPr>
      <w:r w:rsidRPr="00D34E6A">
        <w:rPr>
          <w:rFonts w:ascii="Book Antiqua" w:eastAsia="Times New Roman" w:hAnsi="Book Antiqua"/>
          <w:noProof/>
        </w:rPr>
        <mc:AlternateContent>
          <mc:Choice Requires="wpg">
            <w:drawing>
              <wp:anchor distT="0" distB="0" distL="114300" distR="114300" simplePos="0" relativeHeight="251674624" behindDoc="0" locked="0" layoutInCell="1" allowOverlap="1">
                <wp:simplePos x="0" y="0"/>
                <wp:positionH relativeFrom="column">
                  <wp:posOffset>120015</wp:posOffset>
                </wp:positionH>
                <wp:positionV relativeFrom="paragraph">
                  <wp:posOffset>3810</wp:posOffset>
                </wp:positionV>
                <wp:extent cx="5095875" cy="2705100"/>
                <wp:effectExtent l="0" t="0" r="9525" b="0"/>
                <wp:wrapNone/>
                <wp:docPr id="2" name="Group 2"/>
                <wp:cNvGraphicFramePr/>
                <a:graphic xmlns:a="http://schemas.openxmlformats.org/drawingml/2006/main">
                  <a:graphicData uri="http://schemas.microsoft.com/office/word/2010/wordprocessingGroup">
                    <wpg:wgp>
                      <wpg:cNvGrpSpPr/>
                      <wpg:grpSpPr>
                        <a:xfrm>
                          <a:off x="0" y="0"/>
                          <a:ext cx="5095875" cy="2705100"/>
                          <a:chOff x="0" y="0"/>
                          <a:chExt cx="4196715" cy="2663190"/>
                        </a:xfrm>
                      </wpg:grpSpPr>
                      <pic:pic xmlns:pic="http://schemas.openxmlformats.org/drawingml/2006/picture">
                        <pic:nvPicPr>
                          <pic:cNvPr id="14" name="Picture 1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67765" cy="2586990"/>
                          </a:xfrm>
                          <a:prstGeom prst="rect">
                            <a:avLst/>
                          </a:prstGeom>
                        </pic:spPr>
                      </pic:pic>
                      <pic:pic xmlns:pic="http://schemas.openxmlformats.org/drawingml/2006/picture">
                        <pic:nvPicPr>
                          <pic:cNvPr id="21" name="Picture 2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304925" y="0"/>
                            <a:ext cx="1303020" cy="2641600"/>
                          </a:xfrm>
                          <a:prstGeom prst="rect">
                            <a:avLst/>
                          </a:prstGeom>
                        </pic:spPr>
                      </pic:pic>
                      <pic:pic xmlns:pic="http://schemas.openxmlformats.org/drawingml/2006/picture">
                        <pic:nvPicPr>
                          <pic:cNvPr id="22" name="Picture 2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752725" y="57150"/>
                            <a:ext cx="1443990" cy="26060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D09B04" id="Group 2" o:spid="_x0000_s1026" style="position:absolute;margin-left:9.45pt;margin-top:.3pt;width:401.25pt;height:213pt;z-index:251674624;mso-width-relative:margin;mso-height-relative:margin" coordsize="41967,266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Hkiwy5AAwEAQAMBABUAAABkcnMvbWVkaWEv&#10;aW1hZ2UzLmpwZWf/2P/gABBKRklGAAEBAQDcANwAAP/bAEMAAgEBAQEBAgEBAQICAgICBAMCAgIC&#10;BQQEAwQGBQYGBgUGBgYHCQgGBwkHBgYICwgJCgoKCgoGCAsMCwoMCQoKCv/bAEMBAgICAgICBQMD&#10;BQoHBgcKCgoKCgoKCgoKCgoKCgoKCgoKCgoKCgoKCgoKCgoKCgoKCgoKCgoKCgoKCgoKCgoKCv/A&#10;ABEIAe4BX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11677;height:258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cDffEAAAA2wAAAA8AAABkcnMvZG93bnJldi54bWxET01rg0AQvRf6H5Yp5FKaNVJCYl1DCShC&#10;6SG2hx4Hd6pSd1bcTaL59dlCILd5vM9Jd5PpxYlG11lWsFpGIIhrqztuFHx/5S8bEM4ja+wtk4KZ&#10;HOyyx4cUE23PfKBT5RsRQtglqKD1fkikdHVLBt3SDsSB+7WjQR/g2Eg94jmEm17GUbSWBjsODS0O&#10;tG+p/quORkFf5PPzx1Dln8dV8bMxW7MtL7FSi6fp/Q2Ep8nfxTd3qcP8V/j/JRwgs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cDffEAAAA2wAAAA8AAAAAAAAAAAAAAAAA&#10;nwIAAGRycy9kb3ducmV2LnhtbFBLBQYAAAAABAAEAPcAAACQAwAAAAA=&#10;">
                  <v:imagedata r:id="rId27" o:title=""/>
                  <v:path arrowok="t"/>
                </v:shape>
                <v:shape id="Picture 21" o:spid="_x0000_s1028" type="#_x0000_t75" style="position:absolute;left:13049;width:13030;height:264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Rbj/BAAAA2wAAAA8AAABkcnMvZG93bnJldi54bWxEj8FqwzAQRO+B/IPYQG+xnBwS41gOxVDo&#10;NamhPS7WxnZjrYyk2u7fR4VCjsPMvGGK82IGMZHzvWUFuyQFQdxY3XOroP5422YgfEDWOFgmBb/k&#10;4VyuVwXm2s58oekaWhEh7HNU0IUw5lL6piODPrEjcfRu1hkMUbpWaodzhJtB7tP0IA32HBc6HKnq&#10;qLlff4yCT3f5akw1yqOrMme/l/Q+zbVSL5vl9QQi0BKe4f/2u1aw38Hfl/gDZPk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cRbj/BAAAA2wAAAA8AAAAAAAAAAAAAAAAAnwIA&#10;AGRycy9kb3ducmV2LnhtbFBLBQYAAAAABAAEAPcAAACNAwAAAAA=&#10;">
                  <v:imagedata r:id="rId28" o:title=""/>
                  <v:path arrowok="t"/>
                </v:shape>
                <v:shape id="Picture 22" o:spid="_x0000_s1029" type="#_x0000_t75" style="position:absolute;left:27527;top:571;width:14440;height:260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zc/bEAAAA2wAAAA8AAABkcnMvZG93bnJldi54bWxEj0FrwkAUhO+F/oflFbzVjbEESV1FhIAX&#10;kVopPb7uPpNg9m3Irmb777uC0OMwM98wy3W0nbjR4FvHCmbTDASxdqblWsHps3pdgPAB2WDnmBT8&#10;kof16vlpiaVxI3/Q7RhqkSDsS1TQhNCXUnrdkEU/dT1x8s5usBiSHGppBhwT3HYyz7JCWmw5LTTY&#10;07YhfTlerYJWf+1jXWwX4/xwKPS1evup4rdSk5e4eQcRKIb/8KO9MwryHO5f0g+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kzc/bEAAAA2wAAAA8AAAAAAAAAAAAAAAAA&#10;nwIAAGRycy9kb3ducmV2LnhtbFBLBQYAAAAABAAEAPcAAACQAwAAAAA=&#10;">
                  <v:imagedata r:id="rId29" o:title=""/>
                  <v:path arrowok="t"/>
                </v:shape>
              </v:group>
            </w:pict>
          </mc:Fallback>
        </mc:AlternateContent>
      </w:r>
    </w:p>
    <w:p w:rsidR="003509D6" w:rsidRPr="00D34E6A" w:rsidRDefault="003509D6" w:rsidP="00D34E6A">
      <w:pPr>
        <w:spacing w:after="0" w:line="360" w:lineRule="auto"/>
        <w:jc w:val="both"/>
        <w:rPr>
          <w:rFonts w:ascii="Book Antiqua" w:hAnsi="Book Antiqua" w:cs="Times New Roman"/>
        </w:rPr>
      </w:pPr>
    </w:p>
    <w:p w:rsidR="00096A75" w:rsidRPr="00D34E6A" w:rsidRDefault="00096A75" w:rsidP="00D34E6A">
      <w:pPr>
        <w:spacing w:after="0" w:line="360" w:lineRule="auto"/>
        <w:jc w:val="both"/>
        <w:rPr>
          <w:rFonts w:ascii="Book Antiqua" w:hAnsi="Book Antiqua"/>
          <w:b/>
          <w:bCs/>
        </w:rPr>
      </w:pPr>
    </w:p>
    <w:p w:rsidR="003509D6" w:rsidRPr="00D34E6A" w:rsidRDefault="003509D6" w:rsidP="00D34E6A">
      <w:pPr>
        <w:spacing w:after="0" w:line="360" w:lineRule="auto"/>
        <w:jc w:val="both"/>
        <w:rPr>
          <w:rFonts w:ascii="Book Antiqua" w:hAnsi="Book Antiqua"/>
          <w:b/>
          <w:bCs/>
        </w:rPr>
      </w:pPr>
    </w:p>
    <w:p w:rsidR="00396849" w:rsidRPr="00D34E6A" w:rsidRDefault="00396849" w:rsidP="00D34E6A">
      <w:pPr>
        <w:spacing w:after="0" w:line="360" w:lineRule="auto"/>
        <w:jc w:val="both"/>
        <w:rPr>
          <w:rFonts w:ascii="Book Antiqua" w:hAnsi="Book Antiqua"/>
        </w:rPr>
      </w:pPr>
    </w:p>
    <w:p w:rsidR="003C0907" w:rsidRPr="00D34E6A" w:rsidRDefault="003C0907" w:rsidP="00D34E6A">
      <w:pPr>
        <w:spacing w:line="360" w:lineRule="auto"/>
        <w:jc w:val="both"/>
        <w:rPr>
          <w:rFonts w:ascii="Book Antiqua" w:hAnsi="Book Antiqua" w:cs="Times New Roman"/>
          <w:color w:val="000000"/>
        </w:rPr>
      </w:pPr>
    </w:p>
    <w:p w:rsidR="00EA156E" w:rsidRPr="00D34E6A" w:rsidRDefault="00EA156E" w:rsidP="00D34E6A">
      <w:pPr>
        <w:spacing w:line="360" w:lineRule="auto"/>
        <w:rPr>
          <w:rFonts w:ascii="Book Antiqua" w:hAnsi="Book Antiqua" w:cs="Times New Roman"/>
          <w:color w:val="000000"/>
        </w:rPr>
      </w:pPr>
    </w:p>
    <w:p w:rsidR="00EA156E" w:rsidRPr="00D34E6A" w:rsidRDefault="00EA156E" w:rsidP="00D34E6A">
      <w:pPr>
        <w:spacing w:line="360" w:lineRule="auto"/>
        <w:rPr>
          <w:rFonts w:ascii="Book Antiqua" w:hAnsi="Book Antiqua" w:cs="Times New Roman"/>
          <w:color w:val="000000"/>
        </w:rPr>
      </w:pPr>
    </w:p>
    <w:p w:rsidR="00F34505" w:rsidRDefault="00F34505" w:rsidP="00D34E6A">
      <w:pPr>
        <w:spacing w:line="360" w:lineRule="auto"/>
        <w:rPr>
          <w:rFonts w:ascii="Book Antiqua" w:eastAsia="Times New Roman" w:hAnsi="Book Antiqua"/>
        </w:rPr>
      </w:pPr>
    </w:p>
    <w:p w:rsidR="00B327D7" w:rsidRPr="00D34E6A" w:rsidRDefault="008750A1" w:rsidP="00D34E6A">
      <w:pPr>
        <w:spacing w:line="360" w:lineRule="auto"/>
        <w:rPr>
          <w:rFonts w:ascii="Book Antiqua" w:eastAsia="Times New Roman" w:hAnsi="Book Antiqua"/>
        </w:rPr>
      </w:pPr>
      <w:r w:rsidRPr="00D34E6A">
        <w:rPr>
          <w:rFonts w:ascii="Book Antiqua" w:eastAsia="Times New Roman" w:hAnsi="Book Antiqua"/>
        </w:rPr>
        <w:t xml:space="preserve">Sumber: </w:t>
      </w:r>
      <w:r w:rsidR="0020287C" w:rsidRPr="00D34E6A">
        <w:rPr>
          <w:rFonts w:ascii="Book Antiqua" w:eastAsia="Times New Roman" w:hAnsi="Book Antiqua"/>
        </w:rPr>
        <w:t xml:space="preserve">Media sosial atau Platform Usaha </w:t>
      </w:r>
      <w:r w:rsidRPr="00D34E6A">
        <w:rPr>
          <w:rFonts w:ascii="Book Antiqua" w:eastAsia="Times New Roman" w:hAnsi="Book Antiqua"/>
        </w:rPr>
        <w:t>Batik</w:t>
      </w:r>
      <w:r w:rsidR="0020287C" w:rsidRPr="00D34E6A">
        <w:rPr>
          <w:rFonts w:ascii="Book Antiqua" w:eastAsia="Times New Roman" w:hAnsi="Book Antiqua"/>
        </w:rPr>
        <w:t xml:space="preserve"> Al-Barokah</w:t>
      </w:r>
    </w:p>
    <w:p w:rsidR="0020287C" w:rsidRPr="00D34E6A" w:rsidRDefault="00D670EC"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Begitu juga pada </w:t>
      </w:r>
      <w:r w:rsidR="00106AA5" w:rsidRPr="00D34E6A">
        <w:rPr>
          <w:rFonts w:ascii="Book Antiqua" w:hAnsi="Book Antiqua" w:cs="Times New Roman"/>
          <w:i/>
          <w:iCs/>
          <w:color w:val="000000"/>
        </w:rPr>
        <w:t>digital marketing</w:t>
      </w:r>
      <w:r w:rsidR="005A7FC8" w:rsidRPr="00D34E6A">
        <w:rPr>
          <w:rFonts w:ascii="Book Antiqua" w:hAnsi="Book Antiqua" w:cs="Times New Roman"/>
          <w:color w:val="000000"/>
        </w:rPr>
        <w:t>,</w:t>
      </w:r>
      <w:r w:rsidRPr="00D34E6A">
        <w:rPr>
          <w:rFonts w:ascii="Book Antiqua" w:hAnsi="Book Antiqua" w:cs="Times New Roman"/>
          <w:color w:val="000000"/>
        </w:rPr>
        <w:t xml:space="preserve"> </w:t>
      </w:r>
      <w:r w:rsidR="005A7FC8" w:rsidRPr="00D34E6A">
        <w:rPr>
          <w:rFonts w:ascii="Book Antiqua" w:hAnsi="Book Antiqua" w:cs="Times New Roman"/>
          <w:color w:val="000000"/>
        </w:rPr>
        <w:t>f</w:t>
      </w:r>
      <w:r w:rsidRPr="00D34E6A">
        <w:rPr>
          <w:rFonts w:ascii="Book Antiqua" w:hAnsi="Book Antiqua" w:cs="Times New Roman"/>
          <w:color w:val="000000"/>
        </w:rPr>
        <w:t xml:space="preserve">itur desain situs web memainkan peran penting dalam strategi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karena dapat memengaruhi pengalaman pengguna dan efektivitas pemasaran.</w:t>
      </w:r>
      <w:r w:rsidRPr="00D34E6A">
        <w:rPr>
          <w:rFonts w:ascii="Book Antiqua" w:hAnsi="Book Antiqua"/>
        </w:rPr>
        <w:t xml:space="preserve"> </w:t>
      </w:r>
      <w:r w:rsidRPr="00D34E6A">
        <w:rPr>
          <w:rFonts w:ascii="Book Antiqua" w:hAnsi="Book Antiqua" w:cs="Times New Roman"/>
          <w:color w:val="000000"/>
        </w:rPr>
        <w:t xml:space="preserve">Desain harus responsif di berbagai perangkat, termasuk ponsel dan tablet, untuk menjangkau </w:t>
      </w:r>
      <w:r w:rsidR="005A7FC8" w:rsidRPr="00D34E6A">
        <w:rPr>
          <w:rFonts w:ascii="Book Antiqua" w:hAnsi="Book Antiqua" w:cs="Times New Roman"/>
          <w:color w:val="000000"/>
        </w:rPr>
        <w:t>pasar</w:t>
      </w:r>
      <w:r w:rsidRPr="00D34E6A">
        <w:rPr>
          <w:rFonts w:ascii="Book Antiqua" w:hAnsi="Book Antiqua" w:cs="Times New Roman"/>
          <w:color w:val="000000"/>
        </w:rPr>
        <w:t xml:space="preserve"> yang lebih luas.</w:t>
      </w:r>
      <w:r w:rsidRPr="00D34E6A">
        <w:rPr>
          <w:rStyle w:val="FootnoteReference"/>
          <w:rFonts w:ascii="Book Antiqua" w:hAnsi="Book Antiqua" w:cs="Times New Roman"/>
          <w:color w:val="000000"/>
        </w:rPr>
        <w:footnoteReference w:id="39"/>
      </w:r>
      <w:r w:rsidR="005A7FC8" w:rsidRPr="00D34E6A">
        <w:rPr>
          <w:rFonts w:ascii="Book Antiqua" w:hAnsi="Book Antiqua" w:cs="Times New Roman"/>
          <w:color w:val="000000"/>
        </w:rPr>
        <w:t xml:space="preserve"> yang dapat memberikan aspek modern dalam penjualan </w:t>
      </w:r>
      <w:r w:rsidR="008750A1" w:rsidRPr="00D34E6A">
        <w:rPr>
          <w:rFonts w:ascii="Book Antiqua" w:hAnsi="Book Antiqua" w:cs="Times New Roman"/>
          <w:color w:val="000000"/>
        </w:rPr>
        <w:t>batik</w:t>
      </w:r>
      <w:r w:rsidR="005A7FC8" w:rsidRPr="00D34E6A">
        <w:rPr>
          <w:rFonts w:ascii="Book Antiqua" w:hAnsi="Book Antiqua" w:cs="Times New Roman"/>
          <w:color w:val="000000"/>
        </w:rPr>
        <w:t xml:space="preserve"> Al-Barokah yaitu mengunakan fitur site design dalam mempromosikan produk. Dan untuk sekarang menggunakan video visual produk dalam penilaian produk terhadap calon konsumen secara langsung. Agar, nantinya dapat diberi penilaian produk secara sistematis bagi perusahaan </w:t>
      </w:r>
      <w:r w:rsidR="008750A1" w:rsidRPr="00D34E6A">
        <w:rPr>
          <w:rFonts w:ascii="Book Antiqua" w:hAnsi="Book Antiqua" w:cs="Times New Roman"/>
          <w:color w:val="000000"/>
        </w:rPr>
        <w:t>batik</w:t>
      </w:r>
      <w:r w:rsidR="005A7FC8" w:rsidRPr="00D34E6A">
        <w:rPr>
          <w:rFonts w:ascii="Book Antiqua" w:hAnsi="Book Antiqua" w:cs="Times New Roman"/>
          <w:color w:val="000000"/>
        </w:rPr>
        <w:t xml:space="preserve"> tulis secara modern pada umumnya.</w:t>
      </w:r>
      <w:r w:rsidR="005A7FC8" w:rsidRPr="00D34E6A">
        <w:rPr>
          <w:rStyle w:val="FootnoteReference"/>
          <w:rFonts w:ascii="Book Antiqua" w:hAnsi="Book Antiqua" w:cs="Times New Roman"/>
          <w:color w:val="000000"/>
        </w:rPr>
        <w:footnoteReference w:id="40"/>
      </w:r>
    </w:p>
    <w:p w:rsidR="00F34505" w:rsidRPr="00D34E6A" w:rsidRDefault="005A7FC8" w:rsidP="003D0B88">
      <w:pPr>
        <w:spacing w:after="160" w:line="360" w:lineRule="auto"/>
        <w:ind w:firstLine="567"/>
        <w:jc w:val="both"/>
        <w:rPr>
          <w:rFonts w:ascii="Book Antiqua" w:eastAsia="Times New Roman" w:hAnsi="Book Antiqua"/>
        </w:rPr>
      </w:pPr>
      <w:r w:rsidRPr="00D34E6A">
        <w:rPr>
          <w:rFonts w:ascii="Book Antiqua" w:eastAsia="Times New Roman" w:hAnsi="Book Antiqua"/>
        </w:rPr>
        <w:t xml:space="preserve">Berdasarkan hasil wawancara peneliti dengan narasumber Bapak Tuafan selaku pemilik usaha </w:t>
      </w:r>
      <w:r w:rsidR="008750A1" w:rsidRPr="00D34E6A">
        <w:rPr>
          <w:rFonts w:ascii="Book Antiqua" w:eastAsia="Times New Roman" w:hAnsi="Book Antiqua"/>
        </w:rPr>
        <w:t>batik</w:t>
      </w:r>
      <w:r w:rsidRPr="00D34E6A">
        <w:rPr>
          <w:rFonts w:ascii="Book Antiqua" w:eastAsia="Times New Roman" w:hAnsi="Book Antiqua"/>
        </w:rPr>
        <w:t xml:space="preserve"> Al-Barokah, bahwasanya usaha </w:t>
      </w:r>
      <w:r w:rsidR="008750A1" w:rsidRPr="00D34E6A">
        <w:rPr>
          <w:rFonts w:ascii="Book Antiqua" w:eastAsia="Times New Roman" w:hAnsi="Book Antiqua"/>
        </w:rPr>
        <w:t>batik</w:t>
      </w:r>
      <w:r w:rsidRPr="00D34E6A">
        <w:rPr>
          <w:rFonts w:ascii="Book Antiqua" w:eastAsia="Times New Roman" w:hAnsi="Book Antiqua"/>
        </w:rPr>
        <w:t xml:space="preserve"> tersebut menggunakan fitur site design agar menarik calon konsumen dan juga agar usaha </w:t>
      </w:r>
      <w:r w:rsidR="008750A1" w:rsidRPr="00D34E6A">
        <w:rPr>
          <w:rFonts w:ascii="Book Antiqua" w:eastAsia="Times New Roman" w:hAnsi="Book Antiqua"/>
        </w:rPr>
        <w:t>batik</w:t>
      </w:r>
      <w:r w:rsidRPr="00D34E6A">
        <w:rPr>
          <w:rFonts w:ascii="Book Antiqua" w:eastAsia="Times New Roman" w:hAnsi="Book Antiqua"/>
        </w:rPr>
        <w:t xml:space="preserve"> ini mendapatkan nilai yang baik dan tentunya nilai yang positif dari calon konsumen.</w:t>
      </w:r>
    </w:p>
    <w:p w:rsidR="005A7FC8" w:rsidRPr="00D34E6A" w:rsidRDefault="005A7FC8" w:rsidP="00D34E6A">
      <w:pPr>
        <w:spacing w:after="160" w:line="360" w:lineRule="auto"/>
        <w:jc w:val="both"/>
        <w:rPr>
          <w:rFonts w:ascii="Book Antiqua" w:eastAsia="Times New Roman" w:hAnsi="Book Antiqua"/>
          <w:b/>
        </w:rPr>
      </w:pPr>
      <w:r w:rsidRPr="00D34E6A">
        <w:rPr>
          <w:rFonts w:ascii="Book Antiqua" w:eastAsia="Times New Roman" w:hAnsi="Book Antiqua"/>
          <w:b/>
        </w:rPr>
        <w:t xml:space="preserve">Hambatan dan solusi pada usaha </w:t>
      </w:r>
      <w:r w:rsidR="008750A1" w:rsidRPr="00D34E6A">
        <w:rPr>
          <w:rFonts w:ascii="Book Antiqua" w:eastAsia="Times New Roman" w:hAnsi="Book Antiqua"/>
          <w:b/>
        </w:rPr>
        <w:t>batik</w:t>
      </w:r>
      <w:r w:rsidRPr="00D34E6A">
        <w:rPr>
          <w:rFonts w:ascii="Book Antiqua" w:eastAsia="Times New Roman" w:hAnsi="Book Antiqua"/>
          <w:b/>
        </w:rPr>
        <w:t xml:space="preserve"> Al-Barokah dalam melaksanakan </w:t>
      </w:r>
      <w:r w:rsidR="00106AA5" w:rsidRPr="00D34E6A">
        <w:rPr>
          <w:rFonts w:ascii="Book Antiqua" w:eastAsia="Times New Roman" w:hAnsi="Book Antiqua"/>
          <w:b/>
          <w:i/>
          <w:iCs/>
        </w:rPr>
        <w:t>digital marketing</w:t>
      </w:r>
    </w:p>
    <w:p w:rsidR="005A7FC8" w:rsidRPr="00D34E6A" w:rsidRDefault="00C63268" w:rsidP="00D34E6A">
      <w:pPr>
        <w:spacing w:after="160" w:line="360" w:lineRule="auto"/>
        <w:ind w:firstLine="567"/>
        <w:jc w:val="both"/>
        <w:rPr>
          <w:rFonts w:ascii="Book Antiqua" w:eastAsia="Times New Roman" w:hAnsi="Book Antiqua"/>
        </w:rPr>
      </w:pPr>
      <w:r w:rsidRPr="00D34E6A">
        <w:rPr>
          <w:rFonts w:ascii="Book Antiqua" w:eastAsia="Times New Roman" w:hAnsi="Book Antiqua"/>
        </w:rPr>
        <w:t xml:space="preserve">Salah satu hambatan yang sering dihadapi oleh suatu perusahaan baik sekala besar atau kecil adalah persaingan, Persaingan yang ketat di pasar digital membuat sulit bagi bisnis untuk memperoleh perhatian konsumen, maka solusi yang harus dilakukan adalah menciptakan strategi pemasaran yang unik dan kreatif, seperti menggunakan media yang </w:t>
      </w:r>
      <w:r w:rsidRPr="00D34E6A">
        <w:rPr>
          <w:rFonts w:ascii="Book Antiqua" w:eastAsia="Times New Roman" w:hAnsi="Book Antiqua"/>
        </w:rPr>
        <w:lastRenderedPageBreak/>
        <w:t>belum banyak digunakan oleh pesaing atau membuat kampanye pemasaran yang lebih inovatif.</w:t>
      </w:r>
      <w:r w:rsidRPr="00D34E6A">
        <w:rPr>
          <w:rStyle w:val="FootnoteReference"/>
          <w:rFonts w:ascii="Book Antiqua" w:eastAsia="Times New Roman" w:hAnsi="Book Antiqua"/>
        </w:rPr>
        <w:footnoteReference w:id="41"/>
      </w:r>
    </w:p>
    <w:p w:rsidR="00C63268" w:rsidRPr="00D34E6A" w:rsidRDefault="008750A1" w:rsidP="00D34E6A">
      <w:pPr>
        <w:spacing w:after="160" w:line="360" w:lineRule="auto"/>
        <w:ind w:firstLine="567"/>
        <w:jc w:val="both"/>
        <w:rPr>
          <w:rFonts w:ascii="Book Antiqua" w:eastAsia="Times New Roman" w:hAnsi="Book Antiqua"/>
        </w:rPr>
      </w:pPr>
      <w:r w:rsidRPr="00D34E6A">
        <w:rPr>
          <w:rFonts w:ascii="Book Antiqua" w:eastAsia="Times New Roman" w:hAnsi="Book Antiqua"/>
        </w:rPr>
        <w:t>I</w:t>
      </w:r>
      <w:r w:rsidR="00C63268" w:rsidRPr="00D34E6A">
        <w:rPr>
          <w:rFonts w:ascii="Book Antiqua" w:eastAsia="Times New Roman" w:hAnsi="Book Antiqua"/>
        </w:rPr>
        <w:t xml:space="preserve">novasi yang dilakukan oleh </w:t>
      </w:r>
      <w:r w:rsidRPr="00D34E6A">
        <w:rPr>
          <w:rFonts w:ascii="Book Antiqua" w:eastAsia="Times New Roman" w:hAnsi="Book Antiqua"/>
        </w:rPr>
        <w:t>batik</w:t>
      </w:r>
      <w:r w:rsidR="00C63268" w:rsidRPr="00D34E6A">
        <w:rPr>
          <w:rFonts w:ascii="Book Antiqua" w:eastAsia="Times New Roman" w:hAnsi="Book Antiqua"/>
        </w:rPr>
        <w:t xml:space="preserve"> Al-Barokah dalam memasarkan produk </w:t>
      </w:r>
      <w:r w:rsidRPr="00D34E6A">
        <w:rPr>
          <w:rFonts w:ascii="Book Antiqua" w:eastAsia="Times New Roman" w:hAnsi="Book Antiqua"/>
        </w:rPr>
        <w:t>batik</w:t>
      </w:r>
      <w:r w:rsidR="00C63268" w:rsidRPr="00D34E6A">
        <w:rPr>
          <w:rFonts w:ascii="Book Antiqua" w:eastAsia="Times New Roman" w:hAnsi="Book Antiqua"/>
        </w:rPr>
        <w:t xml:space="preserve">nya secara online dengan mengenalkan produk dan kualitas produk yang tentunya tidak ada yang sama atau unik dari </w:t>
      </w:r>
      <w:r w:rsidRPr="00D34E6A">
        <w:rPr>
          <w:rFonts w:ascii="Book Antiqua" w:eastAsia="Times New Roman" w:hAnsi="Book Antiqua"/>
        </w:rPr>
        <w:t>batik</w:t>
      </w:r>
      <w:r w:rsidR="00C63268" w:rsidRPr="00D34E6A">
        <w:rPr>
          <w:rFonts w:ascii="Book Antiqua" w:eastAsia="Times New Roman" w:hAnsi="Book Antiqua"/>
        </w:rPr>
        <w:t xml:space="preserve"> </w:t>
      </w:r>
      <w:r w:rsidRPr="00D34E6A">
        <w:rPr>
          <w:rFonts w:ascii="Book Antiqua" w:eastAsia="Times New Roman" w:hAnsi="Book Antiqua"/>
        </w:rPr>
        <w:t>batik</w:t>
      </w:r>
      <w:r w:rsidR="00C63268" w:rsidRPr="00D34E6A">
        <w:rPr>
          <w:rFonts w:ascii="Book Antiqua" w:eastAsia="Times New Roman" w:hAnsi="Book Antiqua"/>
        </w:rPr>
        <w:t xml:space="preserve"> lain, barangkali kalau di </w:t>
      </w:r>
      <w:r w:rsidRPr="00D34E6A">
        <w:rPr>
          <w:rFonts w:ascii="Book Antiqua" w:eastAsia="Times New Roman" w:hAnsi="Book Antiqua"/>
        </w:rPr>
        <w:t>batik</w:t>
      </w:r>
      <w:r w:rsidR="00C63268" w:rsidRPr="00D34E6A">
        <w:rPr>
          <w:rFonts w:ascii="Book Antiqua" w:eastAsia="Times New Roman" w:hAnsi="Book Antiqua"/>
        </w:rPr>
        <w:t xml:space="preserve"> lain lebih menonjol corak </w:t>
      </w:r>
      <w:r w:rsidRPr="00D34E6A">
        <w:rPr>
          <w:rFonts w:ascii="Book Antiqua" w:eastAsia="Times New Roman" w:hAnsi="Book Antiqua"/>
        </w:rPr>
        <w:t>batik</w:t>
      </w:r>
      <w:r w:rsidR="00C63268" w:rsidRPr="00D34E6A">
        <w:rPr>
          <w:rFonts w:ascii="Book Antiqua" w:eastAsia="Times New Roman" w:hAnsi="Book Antiqua"/>
        </w:rPr>
        <w:t xml:space="preserve">nya atau kualitas bahan yang digunakan, kalau </w:t>
      </w:r>
      <w:r w:rsidRPr="00D34E6A">
        <w:rPr>
          <w:rFonts w:ascii="Book Antiqua" w:eastAsia="Times New Roman" w:hAnsi="Book Antiqua"/>
        </w:rPr>
        <w:t>batik</w:t>
      </w:r>
      <w:r w:rsidR="00C63268" w:rsidRPr="00D34E6A">
        <w:rPr>
          <w:rFonts w:ascii="Book Antiqua" w:eastAsia="Times New Roman" w:hAnsi="Book Antiqua"/>
        </w:rPr>
        <w:t xml:space="preserve"> Al-Barokah berkomitmen untuk punya produk yang bagus dan layak untuk dikenal oleh masyarakat luas</w:t>
      </w:r>
      <w:r w:rsidR="006E114C" w:rsidRPr="00D34E6A">
        <w:rPr>
          <w:rFonts w:ascii="Book Antiqua" w:eastAsia="Times New Roman" w:hAnsi="Book Antiqua"/>
        </w:rPr>
        <w:t xml:space="preserve">, pada satu sisi dari segi produk sudah berinovasi untuk memberikan yang berbeda dan unik, </w:t>
      </w:r>
      <w:r w:rsidR="003827A3" w:rsidRPr="00D34E6A">
        <w:rPr>
          <w:rFonts w:ascii="Book Antiqua" w:eastAsia="Times New Roman" w:hAnsi="Book Antiqua"/>
        </w:rPr>
        <w:t>t</w:t>
      </w:r>
      <w:r w:rsidR="006E114C" w:rsidRPr="00D34E6A">
        <w:rPr>
          <w:rFonts w:ascii="Book Antiqua" w:eastAsia="Times New Roman" w:hAnsi="Book Antiqua"/>
        </w:rPr>
        <w:t>api pada sisi lain masih penggunaan media yang lumrah digunakan dan gratis seperti Whatsapp, facebook, dan IG.</w:t>
      </w:r>
      <w:r w:rsidR="00C63268" w:rsidRPr="00D34E6A">
        <w:rPr>
          <w:rStyle w:val="FootnoteReference"/>
          <w:rFonts w:ascii="Book Antiqua" w:eastAsia="Times New Roman" w:hAnsi="Book Antiqua"/>
        </w:rPr>
        <w:footnoteReference w:id="42"/>
      </w:r>
    </w:p>
    <w:p w:rsidR="00C63268" w:rsidRPr="00D34E6A" w:rsidRDefault="006E114C" w:rsidP="00D34E6A">
      <w:pPr>
        <w:spacing w:after="160" w:line="360" w:lineRule="auto"/>
        <w:ind w:firstLine="567"/>
        <w:jc w:val="both"/>
        <w:rPr>
          <w:rFonts w:ascii="Book Antiqua" w:eastAsia="Times New Roman" w:hAnsi="Book Antiqua"/>
        </w:rPr>
      </w:pPr>
      <w:r w:rsidRPr="00D34E6A">
        <w:rPr>
          <w:rFonts w:ascii="Book Antiqua" w:eastAsia="Times New Roman" w:hAnsi="Book Antiqua"/>
        </w:rPr>
        <w:t>D</w:t>
      </w:r>
      <w:r w:rsidR="00A019E1" w:rsidRPr="00D34E6A">
        <w:rPr>
          <w:rFonts w:ascii="Book Antiqua" w:eastAsia="Times New Roman" w:hAnsi="Book Antiqua"/>
        </w:rPr>
        <w:t>iantara hambatan yang ada adalah Terlalu bergantung pada satu platform yang dapat membuat bisnis rentan terhadap perubahan alg</w:t>
      </w:r>
      <w:r w:rsidR="008750A1" w:rsidRPr="00D34E6A">
        <w:rPr>
          <w:rFonts w:ascii="Book Antiqua" w:eastAsia="Times New Roman" w:hAnsi="Book Antiqua"/>
        </w:rPr>
        <w:t>oritma dan kebijakan platform. S</w:t>
      </w:r>
      <w:r w:rsidR="00A019E1" w:rsidRPr="00D34E6A">
        <w:rPr>
          <w:rFonts w:ascii="Book Antiqua" w:eastAsia="Times New Roman" w:hAnsi="Book Antiqua"/>
        </w:rPr>
        <w:t>eperti hanya bergantung pada media sosial saja tanpa punya aplikasi sendiri yang bisa mewadahi semua keb</w:t>
      </w:r>
      <w:r w:rsidR="008750A1" w:rsidRPr="00D34E6A">
        <w:rPr>
          <w:rFonts w:ascii="Book Antiqua" w:eastAsia="Times New Roman" w:hAnsi="Book Antiqua"/>
        </w:rPr>
        <w:t>utuhan digitalisasi marketing. P</w:t>
      </w:r>
      <w:r w:rsidR="00A019E1" w:rsidRPr="00D34E6A">
        <w:rPr>
          <w:rFonts w:ascii="Book Antiqua" w:eastAsia="Times New Roman" w:hAnsi="Book Antiqua"/>
        </w:rPr>
        <w:t>erlu adanya diversifikasi platform yang digunakan, seperti menggunakan email marketing atau membuat website sendiri untuk mencegah kehilangan sumber traffic utama.</w:t>
      </w:r>
      <w:r w:rsidRPr="00D34E6A">
        <w:rPr>
          <w:rStyle w:val="FootnoteReference"/>
          <w:rFonts w:ascii="Book Antiqua" w:eastAsia="Times New Roman" w:hAnsi="Book Antiqua"/>
        </w:rPr>
        <w:footnoteReference w:id="43"/>
      </w:r>
    </w:p>
    <w:p w:rsidR="003827A3" w:rsidRPr="00D34E6A" w:rsidRDefault="003827A3" w:rsidP="00D34E6A">
      <w:pPr>
        <w:spacing w:line="360" w:lineRule="auto"/>
        <w:ind w:firstLine="567"/>
        <w:jc w:val="both"/>
        <w:rPr>
          <w:rFonts w:ascii="Book Antiqua" w:hAnsi="Book Antiqua" w:cs="Times New Roman"/>
          <w:color w:val="000000"/>
        </w:rPr>
      </w:pPr>
      <w:r w:rsidRPr="00D34E6A">
        <w:rPr>
          <w:rFonts w:ascii="Book Antiqua" w:hAnsi="Book Antiqua" w:cs="Times New Roman"/>
          <w:color w:val="000000"/>
        </w:rPr>
        <w:t xml:space="preserve">Mengatasi hambatan dalam </w:t>
      </w:r>
      <w:r w:rsidR="00106AA5" w:rsidRPr="00D34E6A">
        <w:rPr>
          <w:rFonts w:ascii="Book Antiqua" w:hAnsi="Book Antiqua" w:cs="Times New Roman"/>
          <w:i/>
          <w:iCs/>
          <w:color w:val="000000"/>
        </w:rPr>
        <w:t>digital marketing</w:t>
      </w:r>
      <w:r w:rsidRPr="00D34E6A">
        <w:rPr>
          <w:rFonts w:ascii="Book Antiqua" w:hAnsi="Book Antiqua" w:cs="Times New Roman"/>
          <w:color w:val="000000"/>
        </w:rPr>
        <w:t xml:space="preserve"> membutuhkan kombinasi antara pengetahuan, keterampilan, dan ketekunan. Dengan tetap terus belajar, beradaptasi dengan perubahan, dan mengembangkan strategi yang efektif, bisnis dapat mengatasi tantangan-tantangan tersebut dan mencapai kesuksesan dalam karir pemasaran digital.</w:t>
      </w:r>
      <w:r w:rsidRPr="00D34E6A">
        <w:rPr>
          <w:rStyle w:val="FootnoteReference"/>
          <w:rFonts w:ascii="Book Antiqua" w:hAnsi="Book Antiqua" w:cs="Times New Roman"/>
          <w:color w:val="000000"/>
        </w:rPr>
        <w:footnoteReference w:id="44"/>
      </w:r>
    </w:p>
    <w:p w:rsidR="008750A1" w:rsidRDefault="008750A1" w:rsidP="00D34E6A">
      <w:pPr>
        <w:spacing w:line="360" w:lineRule="auto"/>
        <w:ind w:firstLine="567"/>
        <w:jc w:val="both"/>
        <w:rPr>
          <w:rFonts w:ascii="Book Antiqua" w:hAnsi="Book Antiqua" w:cs="Times New Roman"/>
        </w:rPr>
      </w:pPr>
      <w:r w:rsidRPr="00D34E6A">
        <w:rPr>
          <w:rFonts w:ascii="Book Antiqua" w:hAnsi="Book Antiqua" w:cs="Times New Roman"/>
        </w:rPr>
        <w:t xml:space="preserve">Diantara hambatannya juga banyak bisnis, terutama UMKM, memiliki budget yang terbatas untuk menerapkan </w:t>
      </w:r>
      <w:r w:rsidRPr="00D34E6A">
        <w:rPr>
          <w:rFonts w:ascii="Book Antiqua" w:hAnsi="Book Antiqua" w:cs="Times New Roman"/>
          <w:i/>
          <w:iCs/>
        </w:rPr>
        <w:t>digital marketing</w:t>
      </w:r>
      <w:r w:rsidRPr="00D34E6A">
        <w:rPr>
          <w:rFonts w:ascii="Book Antiqua" w:hAnsi="Book Antiqua" w:cs="Times New Roman"/>
        </w:rPr>
        <w:t>, hal ini dapat membatasi pilihan strategi dan platform yang digunakan. Untuk mengatasi ini, dapat dipilih platform pemasaran yang paling efektif dan efisien, serta menggunakan strategi pemasaran yang lebih spesifik seperti kampanye email atau pemasaran konten.</w:t>
      </w:r>
    </w:p>
    <w:p w:rsidR="00BC7928" w:rsidRPr="00BC7928" w:rsidRDefault="00BC7928" w:rsidP="00BC7928">
      <w:pPr>
        <w:spacing w:line="360" w:lineRule="auto"/>
        <w:ind w:firstLine="567"/>
        <w:jc w:val="center"/>
        <w:rPr>
          <w:rFonts w:ascii="Book Antiqua" w:hAnsi="Book Antiqua" w:cs="Times New Roman"/>
          <w:b/>
          <w:bCs/>
        </w:rPr>
      </w:pPr>
      <w:r w:rsidRPr="00BC7928">
        <w:rPr>
          <w:rFonts w:ascii="Book Antiqua" w:hAnsi="Book Antiqua" w:cs="Times New Roman"/>
          <w:b/>
          <w:bCs/>
        </w:rPr>
        <w:t>Kesimpulan dan saran</w:t>
      </w:r>
    </w:p>
    <w:p w:rsidR="00E3301F" w:rsidRDefault="00AF657D" w:rsidP="00E3301F">
      <w:pPr>
        <w:spacing w:line="360" w:lineRule="auto"/>
        <w:ind w:firstLine="567"/>
        <w:jc w:val="both"/>
        <w:rPr>
          <w:rFonts w:ascii="Book Antiqua" w:hAnsi="Book Antiqua" w:cs="Times New Roman"/>
          <w:color w:val="000000"/>
        </w:rPr>
      </w:pPr>
      <w:r>
        <w:rPr>
          <w:rFonts w:ascii="Book Antiqua" w:hAnsi="Book Antiqua" w:cs="Times New Roman"/>
        </w:rPr>
        <w:t xml:space="preserve">Berdasarkan hasil penelitian bahwa </w:t>
      </w:r>
      <w:r w:rsidR="008148D5">
        <w:rPr>
          <w:rFonts w:ascii="Book Antiqua" w:hAnsi="Book Antiqua" w:cs="Times New Roman"/>
        </w:rPr>
        <w:t>tujuan</w:t>
      </w:r>
      <w:r w:rsidRPr="00DC15D6">
        <w:rPr>
          <w:rFonts w:ascii="Book Antiqua" w:hAnsi="Book Antiqua" w:cs="Times New Roman"/>
        </w:rPr>
        <w:t xml:space="preserve"> penggunaan digital marketing</w:t>
      </w:r>
      <w:r>
        <w:rPr>
          <w:rFonts w:ascii="Book Antiqua" w:hAnsi="Book Antiqua" w:cs="Times New Roman"/>
        </w:rPr>
        <w:t xml:space="preserve"> batik Al-Barokah</w:t>
      </w:r>
      <w:r w:rsidRPr="00DC15D6">
        <w:rPr>
          <w:rFonts w:ascii="Book Antiqua" w:hAnsi="Book Antiqua" w:cs="Times New Roman"/>
        </w:rPr>
        <w:t xml:space="preserve"> untuk penyebaran informasi, tujuan riset, menciptakan persepsi, dan meningkatkan distribusi. Saluran media digital yang digunakan adalah media sosial facebook, Instagram dam whatsAap.mengunakan fitur site design dan video visual dalam mempromosikan produk. Dengan hambatan persaingan yang ketat batik Al-Barokah </w:t>
      </w:r>
      <w:r w:rsidRPr="00DC15D6">
        <w:rPr>
          <w:rFonts w:ascii="Book Antiqua" w:hAnsi="Book Antiqua" w:cs="Times New Roman"/>
        </w:rPr>
        <w:lastRenderedPageBreak/>
        <w:t>memasarkan secara online dengan kualitas produk berbeda dan unik.</w:t>
      </w:r>
      <w:r w:rsidR="008148D5">
        <w:rPr>
          <w:rFonts w:ascii="Book Antiqua" w:hAnsi="Book Antiqua" w:cs="Times New Roman"/>
        </w:rPr>
        <w:t xml:space="preserve"> </w:t>
      </w:r>
      <w:r w:rsidRPr="00DC15D6">
        <w:rPr>
          <w:rFonts w:ascii="Book Antiqua" w:hAnsi="Book Antiqua" w:cs="Times New Roman"/>
        </w:rPr>
        <w:t>Terlalu bergantung pada satu platform yang dapat membuat bisnis rentan terhadap perubahan algoritma dan kebijakan platform seperti media sosial dan batik Al-barokah belum punya aplikasi sendiri yang bisa mewadahi semua kebutuhan digitalisasi marketing.</w:t>
      </w:r>
      <w:r w:rsidR="008148D5">
        <w:rPr>
          <w:rFonts w:ascii="Book Antiqua" w:hAnsi="Book Antiqua" w:cs="Times New Roman"/>
        </w:rPr>
        <w:t xml:space="preserve"> </w:t>
      </w:r>
      <w:r w:rsidR="003C3345">
        <w:rPr>
          <w:rFonts w:ascii="Book Antiqua" w:hAnsi="Book Antiqua" w:cs="Times New Roman"/>
        </w:rPr>
        <w:t>Perlu adanya platform sendiri yang bisa mengontrol aktifitas pemasaran digital.</w:t>
      </w:r>
    </w:p>
    <w:p w:rsidR="00867D40" w:rsidRPr="00E3301F" w:rsidRDefault="00867D40" w:rsidP="00E3301F">
      <w:pPr>
        <w:spacing w:line="360" w:lineRule="auto"/>
        <w:ind w:firstLine="567"/>
        <w:jc w:val="center"/>
        <w:rPr>
          <w:rFonts w:ascii="Book Antiqua" w:hAnsi="Book Antiqua" w:cs="Times New Roman"/>
          <w:color w:val="000000"/>
        </w:rPr>
      </w:pPr>
      <w:r w:rsidRPr="00867D40">
        <w:rPr>
          <w:rFonts w:ascii="Book Antiqua" w:hAnsi="Book Antiqua" w:cs="Times New Roman"/>
          <w:b/>
          <w:bCs/>
          <w:color w:val="000000"/>
          <w:sz w:val="24"/>
          <w:szCs w:val="24"/>
        </w:rPr>
        <w:t>Daftar pustaka</w:t>
      </w:r>
    </w:p>
    <w:p w:rsidR="009971E9" w:rsidRPr="009971E9" w:rsidRDefault="009971E9" w:rsidP="009971E9">
      <w:pPr>
        <w:pStyle w:val="Bibliography"/>
        <w:rPr>
          <w:rFonts w:ascii="Book Antiqua" w:hAnsi="Book Antiqua"/>
        </w:rPr>
      </w:pPr>
      <w:r>
        <w:rPr>
          <w:rFonts w:ascii="Book Antiqua" w:hAnsi="Book Antiqua"/>
          <w:b/>
          <w:bCs/>
          <w:color w:val="000000"/>
        </w:rPr>
        <w:fldChar w:fldCharType="begin"/>
      </w:r>
      <w:r>
        <w:rPr>
          <w:rFonts w:ascii="Book Antiqua" w:hAnsi="Book Antiqua"/>
          <w:b/>
          <w:bCs/>
          <w:color w:val="000000"/>
        </w:rPr>
        <w:instrText xml:space="preserve"> ADDIN ZOTERO_BIBL {"uncited":[],"omitted":[],"custom":[]} CSL_BIBLIOGRAPHY </w:instrText>
      </w:r>
      <w:r>
        <w:rPr>
          <w:rFonts w:ascii="Book Antiqua" w:hAnsi="Book Antiqua"/>
          <w:b/>
          <w:bCs/>
          <w:color w:val="000000"/>
        </w:rPr>
        <w:fldChar w:fldCharType="separate"/>
      </w:r>
      <w:r w:rsidRPr="009971E9">
        <w:rPr>
          <w:rFonts w:ascii="Book Antiqua" w:hAnsi="Book Antiqua"/>
        </w:rPr>
        <w:t xml:space="preserve">Adhi Murti Citra Amalia H. “Riset Dalam Strategi Pemasaran Digital.” </w:t>
      </w:r>
      <w:r w:rsidRPr="009971E9">
        <w:rPr>
          <w:rFonts w:ascii="Book Antiqua" w:hAnsi="Book Antiqua"/>
          <w:i/>
          <w:iCs/>
        </w:rPr>
        <w:t>Public Relations</w:t>
      </w:r>
      <w:r w:rsidRPr="009971E9">
        <w:rPr>
          <w:rFonts w:ascii="Book Antiqua" w:hAnsi="Book Antiqua"/>
        </w:rPr>
        <w:t xml:space="preserve"> (blog). Accessed September 27, 2024. https://binus.ac.id/malang/public-relations/2022/12/14/riset-dalam-strategi-pemasaran-digital/.</w:t>
      </w:r>
    </w:p>
    <w:p w:rsidR="009971E9" w:rsidRPr="009971E9" w:rsidRDefault="009971E9" w:rsidP="009971E9">
      <w:pPr>
        <w:pStyle w:val="Bibliography"/>
        <w:rPr>
          <w:rFonts w:ascii="Book Antiqua" w:hAnsi="Book Antiqua"/>
        </w:rPr>
      </w:pPr>
      <w:r w:rsidRPr="009971E9">
        <w:rPr>
          <w:rFonts w:ascii="Book Antiqua" w:hAnsi="Book Antiqua"/>
        </w:rPr>
        <w:t>Adinugraha, Hendri Hermawan, Asih Maisaroh, Rifqi Hidayatullah, and M Bahrurizqi. “ANALISIS STRATEGI PEMASARAN MELALUI DIGITAL MARKETING DALAM MENINGKATKAN OMZET PENJUALAN BATIK (STUDI KASUS BUARAN BATIK CENTER PEKALONGAN),” 2021.</w:t>
      </w:r>
    </w:p>
    <w:p w:rsidR="009971E9" w:rsidRPr="009971E9" w:rsidRDefault="009971E9" w:rsidP="009971E9">
      <w:pPr>
        <w:pStyle w:val="Bibliography"/>
        <w:rPr>
          <w:rFonts w:ascii="Book Antiqua" w:hAnsi="Book Antiqua"/>
        </w:rPr>
      </w:pPr>
      <w:r w:rsidRPr="009971E9">
        <w:rPr>
          <w:rFonts w:ascii="Book Antiqua" w:hAnsi="Book Antiqua"/>
        </w:rPr>
        <w:t xml:space="preserve">Denzin, Norman K., and Yvonna S. Lincoln. </w:t>
      </w:r>
      <w:r w:rsidRPr="009971E9">
        <w:rPr>
          <w:rFonts w:ascii="Book Antiqua" w:hAnsi="Book Antiqua"/>
          <w:i/>
          <w:iCs/>
        </w:rPr>
        <w:t>The SAGE Handbook of Qualitative Research</w:t>
      </w:r>
      <w:r w:rsidRPr="009971E9">
        <w:rPr>
          <w:rFonts w:ascii="Book Antiqua" w:hAnsi="Book Antiqua"/>
        </w:rPr>
        <w:t>. SAGE Publications, 2017.</w:t>
      </w:r>
    </w:p>
    <w:p w:rsidR="009971E9" w:rsidRPr="009971E9" w:rsidRDefault="009971E9" w:rsidP="009971E9">
      <w:pPr>
        <w:pStyle w:val="Bibliography"/>
        <w:rPr>
          <w:rFonts w:ascii="Book Antiqua" w:hAnsi="Book Antiqua"/>
        </w:rPr>
      </w:pPr>
      <w:r w:rsidRPr="009971E9">
        <w:rPr>
          <w:rFonts w:ascii="Book Antiqua" w:hAnsi="Book Antiqua"/>
        </w:rPr>
        <w:t>Editorial, Qontak. “9 Cara Ampuh Mengatasi Masalah Marketing Pada Bisnis.” Mekari Qontak, June 3, 2022. https://qontak.com/blog/masalah-marketing/.</w:t>
      </w:r>
    </w:p>
    <w:p w:rsidR="009971E9" w:rsidRPr="009971E9" w:rsidRDefault="009971E9" w:rsidP="009971E9">
      <w:pPr>
        <w:pStyle w:val="Bibliography"/>
        <w:rPr>
          <w:rFonts w:ascii="Book Antiqua" w:hAnsi="Book Antiqua"/>
        </w:rPr>
      </w:pPr>
      <w:r w:rsidRPr="009971E9">
        <w:rPr>
          <w:rFonts w:ascii="Book Antiqua" w:hAnsi="Book Antiqua"/>
        </w:rPr>
        <w:t xml:space="preserve">Febriyantoro, Mohamad Trio, and Debby Arisandi. “Pemanfaatan Digital Marketing Bagi Usaha Mikro, Kecil Dan Menengah Pada Era Masyarakat Ekonomi Asean.” </w:t>
      </w:r>
      <w:r w:rsidRPr="009971E9">
        <w:rPr>
          <w:rFonts w:ascii="Book Antiqua" w:hAnsi="Book Antiqua"/>
          <w:i/>
          <w:iCs/>
        </w:rPr>
        <w:t>JMD : Jurnal Riset Manajemen &amp; Bisnis Dewantara</w:t>
      </w:r>
      <w:r w:rsidRPr="009971E9">
        <w:rPr>
          <w:rFonts w:ascii="Book Antiqua" w:hAnsi="Book Antiqua"/>
        </w:rPr>
        <w:t xml:space="preserve"> 1, no. 2 (2018): 61–76. https://doi.org/10.26533/jmd.v1i2.175.</w:t>
      </w:r>
    </w:p>
    <w:p w:rsidR="009971E9" w:rsidRPr="009971E9" w:rsidRDefault="009971E9" w:rsidP="009971E9">
      <w:pPr>
        <w:pStyle w:val="Bibliography"/>
        <w:rPr>
          <w:rFonts w:ascii="Book Antiqua" w:hAnsi="Book Antiqua"/>
        </w:rPr>
      </w:pPr>
      <w:r w:rsidRPr="009971E9">
        <w:rPr>
          <w:rFonts w:ascii="Book Antiqua" w:hAnsi="Book Antiqua"/>
        </w:rPr>
        <w:t>Gunawan Aji, Putri Wulan Sari. “Penerapan Pemasaran Digital dalam Meningkatkan Akses Pasar UMKM (Studi Kasus pada UMKM Rosyana Collection di Kabupaten Pekalongan),” November 30, 2023. https://doi.org/10.5281/ZENODO.10224152.</w:t>
      </w:r>
    </w:p>
    <w:p w:rsidR="009971E9" w:rsidRPr="009971E9" w:rsidRDefault="009971E9" w:rsidP="009971E9">
      <w:pPr>
        <w:pStyle w:val="Bibliography"/>
        <w:rPr>
          <w:rFonts w:ascii="Book Antiqua" w:hAnsi="Book Antiqua"/>
        </w:rPr>
      </w:pPr>
      <w:r w:rsidRPr="009971E9">
        <w:rPr>
          <w:rFonts w:ascii="Book Antiqua" w:hAnsi="Book Antiqua"/>
        </w:rPr>
        <w:t xml:space="preserve">Kalista, Evita, Intan Pratama Putri, Jonathan Miguel Barahama, Syitty Nurhaliza, Wahyu Ihsan Pradana, Yaumil Yuninda Bhalqis, and Zorine Kelana. “Penggunaan Digital Marketing Sosial Media pada Batik SR Batam.” </w:t>
      </w:r>
      <w:r w:rsidRPr="009971E9">
        <w:rPr>
          <w:rFonts w:ascii="Book Antiqua" w:hAnsi="Book Antiqua"/>
          <w:i/>
          <w:iCs/>
        </w:rPr>
        <w:t>Empowering Society</w:t>
      </w:r>
      <w:r w:rsidRPr="009971E9">
        <w:rPr>
          <w:rFonts w:ascii="Book Antiqua" w:hAnsi="Book Antiqua"/>
        </w:rPr>
        <w:t>, 2019.</w:t>
      </w:r>
    </w:p>
    <w:p w:rsidR="009971E9" w:rsidRPr="009971E9" w:rsidRDefault="009971E9" w:rsidP="009971E9">
      <w:pPr>
        <w:pStyle w:val="Bibliography"/>
        <w:rPr>
          <w:rFonts w:ascii="Book Antiqua" w:hAnsi="Book Antiqua"/>
        </w:rPr>
      </w:pPr>
      <w:r w:rsidRPr="009971E9">
        <w:rPr>
          <w:rFonts w:ascii="Book Antiqua" w:hAnsi="Book Antiqua"/>
        </w:rPr>
        <w:t xml:space="preserve">kholila, and Any Urwatul Wusko. “A OPTIMALISASI DIGITAL MARKETING SEBAGAI UPAYA PENINGKATAN KINERJA PEMASARAN KRIPIK BUAH LEVINA DI DESA SUMBER PASIR KEC.PAKIS KAB. MALANG.” </w:t>
      </w:r>
      <w:r w:rsidRPr="009971E9">
        <w:rPr>
          <w:rFonts w:ascii="Book Antiqua" w:hAnsi="Book Antiqua"/>
          <w:i/>
          <w:iCs/>
        </w:rPr>
        <w:t>PROFICIO</w:t>
      </w:r>
      <w:r w:rsidRPr="009971E9">
        <w:rPr>
          <w:rFonts w:ascii="Book Antiqua" w:hAnsi="Book Antiqua"/>
        </w:rPr>
        <w:t xml:space="preserve"> 5, no. 1 (February 2, 2024): 887–96. https://doi.org/10.36728/jpf.v5i1.3247.</w:t>
      </w:r>
    </w:p>
    <w:p w:rsidR="009971E9" w:rsidRPr="009971E9" w:rsidRDefault="009971E9" w:rsidP="009971E9">
      <w:pPr>
        <w:pStyle w:val="Bibliography"/>
        <w:rPr>
          <w:rFonts w:ascii="Book Antiqua" w:hAnsi="Book Antiqua"/>
        </w:rPr>
      </w:pPr>
      <w:r w:rsidRPr="009971E9">
        <w:rPr>
          <w:rFonts w:ascii="Book Antiqua" w:hAnsi="Book Antiqua"/>
        </w:rPr>
        <w:t xml:space="preserve">Kirana, Desty Hapsari. “DIGITALISASI PEMASARAN DALAM UPAYA UNTUK MENINGKATKAN PENDAPATAN UMKM SEGARHALAL.” </w:t>
      </w:r>
      <w:r w:rsidRPr="009971E9">
        <w:rPr>
          <w:rFonts w:ascii="Book Antiqua" w:hAnsi="Book Antiqua"/>
          <w:i/>
          <w:iCs/>
        </w:rPr>
        <w:t>Jurnal Pengabdian Kepada Masyarakat</w:t>
      </w:r>
      <w:r w:rsidRPr="009971E9">
        <w:rPr>
          <w:rFonts w:ascii="Book Antiqua" w:hAnsi="Book Antiqua"/>
        </w:rPr>
        <w:t>, 2022.</w:t>
      </w:r>
    </w:p>
    <w:p w:rsidR="009971E9" w:rsidRPr="009971E9" w:rsidRDefault="009971E9" w:rsidP="009971E9">
      <w:pPr>
        <w:pStyle w:val="Bibliography"/>
        <w:rPr>
          <w:rFonts w:ascii="Book Antiqua" w:hAnsi="Book Antiqua"/>
        </w:rPr>
      </w:pPr>
      <w:r w:rsidRPr="009971E9">
        <w:rPr>
          <w:rFonts w:ascii="Book Antiqua" w:hAnsi="Book Antiqua"/>
        </w:rPr>
        <w:t>Kusumawardhany, Susi, and Yunita Kurnia Shanti. “PERAN DIGITAL MARKETING SEBAGAI STRATEGI PEMASARAN DALAM MENINGKATKAN PENDAPATAN CV.LARRAZ MODERATION JAYA COSMETICS DI PAMULANG TANGERANG SELATAN” 1, no. 2 (2024).</w:t>
      </w:r>
    </w:p>
    <w:p w:rsidR="009971E9" w:rsidRPr="009971E9" w:rsidRDefault="009971E9" w:rsidP="009971E9">
      <w:pPr>
        <w:pStyle w:val="Bibliography"/>
        <w:rPr>
          <w:rFonts w:ascii="Book Antiqua" w:hAnsi="Book Antiqua"/>
        </w:rPr>
      </w:pPr>
      <w:r w:rsidRPr="009971E9">
        <w:rPr>
          <w:rFonts w:ascii="Book Antiqua" w:hAnsi="Book Antiqua"/>
        </w:rPr>
        <w:t xml:space="preserve">Mandira, I Made Chandra, and Putu Sri Arta Jaya Kusuma. “STRATEGI DIGITALISASI EKONOMI KERAKYATAN.” </w:t>
      </w:r>
      <w:r w:rsidRPr="009971E9">
        <w:rPr>
          <w:rFonts w:ascii="Book Antiqua" w:hAnsi="Book Antiqua"/>
          <w:i/>
          <w:iCs/>
        </w:rPr>
        <w:t>Management and Accounting Expose</w:t>
      </w:r>
      <w:r w:rsidRPr="009971E9">
        <w:rPr>
          <w:rFonts w:ascii="Book Antiqua" w:hAnsi="Book Antiqua"/>
        </w:rPr>
        <w:t xml:space="preserve"> 5, no. 1 (July 25, 2022). https://doi.org/10.36441/mae.v5i1.633.</w:t>
      </w:r>
    </w:p>
    <w:p w:rsidR="009971E9" w:rsidRPr="009971E9" w:rsidRDefault="009971E9" w:rsidP="009971E9">
      <w:pPr>
        <w:pStyle w:val="Bibliography"/>
        <w:rPr>
          <w:rFonts w:ascii="Book Antiqua" w:hAnsi="Book Antiqua"/>
        </w:rPr>
      </w:pPr>
      <w:r w:rsidRPr="009971E9">
        <w:rPr>
          <w:rFonts w:ascii="Book Antiqua" w:hAnsi="Book Antiqua"/>
        </w:rPr>
        <w:t xml:space="preserve">M.Si, Dr Dadang Munandar, S. E. </w:t>
      </w:r>
      <w:r w:rsidRPr="009971E9">
        <w:rPr>
          <w:rFonts w:ascii="Book Antiqua" w:hAnsi="Book Antiqua"/>
          <w:i/>
          <w:iCs/>
        </w:rPr>
        <w:t>DIGITAL MARKETING</w:t>
      </w:r>
      <w:r w:rsidRPr="009971E9">
        <w:rPr>
          <w:rFonts w:ascii="Book Antiqua" w:hAnsi="Book Antiqua"/>
        </w:rPr>
        <w:t>. Cipta Media Nusantara, n.d.</w:t>
      </w:r>
    </w:p>
    <w:p w:rsidR="009971E9" w:rsidRPr="009971E9" w:rsidRDefault="009971E9" w:rsidP="009971E9">
      <w:pPr>
        <w:pStyle w:val="Bibliography"/>
        <w:rPr>
          <w:rFonts w:ascii="Book Antiqua" w:hAnsi="Book Antiqua"/>
        </w:rPr>
      </w:pPr>
      <w:r w:rsidRPr="009971E9">
        <w:rPr>
          <w:rFonts w:ascii="Book Antiqua" w:hAnsi="Book Antiqua"/>
        </w:rPr>
        <w:t xml:space="preserve">Muljono, Ryan Kristo. </w:t>
      </w:r>
      <w:r w:rsidRPr="009971E9">
        <w:rPr>
          <w:rFonts w:ascii="Book Antiqua" w:hAnsi="Book Antiqua"/>
          <w:i/>
          <w:iCs/>
        </w:rPr>
        <w:t>Digital Marketing Concept</w:t>
      </w:r>
      <w:r w:rsidRPr="009971E9">
        <w:rPr>
          <w:rFonts w:ascii="Book Antiqua" w:hAnsi="Book Antiqua"/>
        </w:rPr>
        <w:t>. Gramedia Pustaka Utama, 2018.</w:t>
      </w:r>
    </w:p>
    <w:p w:rsidR="009971E9" w:rsidRPr="009971E9" w:rsidRDefault="009971E9" w:rsidP="009971E9">
      <w:pPr>
        <w:pStyle w:val="Bibliography"/>
        <w:rPr>
          <w:rFonts w:ascii="Book Antiqua" w:hAnsi="Book Antiqua"/>
        </w:rPr>
      </w:pPr>
      <w:r w:rsidRPr="009971E9">
        <w:rPr>
          <w:rFonts w:ascii="Book Antiqua" w:hAnsi="Book Antiqua"/>
        </w:rPr>
        <w:t>Nisa, Audina Chairun. “8 Kesalahan Digital Marketing Yang Harus Kamu Hindari Beserta Tipsnya,” September 14, 2020. https://www.exabytes.co.id/blog/kesalahan-digital-marketing/.</w:t>
      </w:r>
    </w:p>
    <w:p w:rsidR="009971E9" w:rsidRPr="009971E9" w:rsidRDefault="009971E9" w:rsidP="009971E9">
      <w:pPr>
        <w:pStyle w:val="Bibliography"/>
        <w:rPr>
          <w:rFonts w:ascii="Book Antiqua" w:hAnsi="Book Antiqua"/>
        </w:rPr>
      </w:pPr>
      <w:r w:rsidRPr="009971E9">
        <w:rPr>
          <w:rFonts w:ascii="Book Antiqua" w:hAnsi="Book Antiqua"/>
        </w:rPr>
        <w:t>———. “8 Kesalahan Digital Marketing Yang Harus Kamu Hindari Beserta Tipsnya,” September 14, 2020. https://www.exabytes.co.id/blog/kesalahan-digital-marketing/.</w:t>
      </w:r>
    </w:p>
    <w:p w:rsidR="009971E9" w:rsidRPr="009971E9" w:rsidRDefault="009971E9" w:rsidP="009971E9">
      <w:pPr>
        <w:pStyle w:val="Bibliography"/>
        <w:rPr>
          <w:rFonts w:ascii="Book Antiqua" w:hAnsi="Book Antiqua"/>
        </w:rPr>
      </w:pPr>
      <w:r w:rsidRPr="009971E9">
        <w:rPr>
          <w:rFonts w:ascii="Book Antiqua" w:hAnsi="Book Antiqua"/>
        </w:rPr>
        <w:t xml:space="preserve">Putri, Ramanda, Selvi Selvi, and Samiah Br Harahap. “ANALISIS PENGARUH PENGGUNAAN STRATEGI DIGITAL MARKETING PADA PEMASARAN </w:t>
      </w:r>
      <w:r w:rsidRPr="009971E9">
        <w:rPr>
          <w:rFonts w:ascii="Book Antiqua" w:hAnsi="Book Antiqua"/>
        </w:rPr>
        <w:lastRenderedPageBreak/>
        <w:t xml:space="preserve">KUALITAS PRODUK TERHADAP LOYALITAS PELANGGAN.” </w:t>
      </w:r>
      <w:r w:rsidRPr="009971E9">
        <w:rPr>
          <w:rFonts w:ascii="Book Antiqua" w:hAnsi="Book Antiqua"/>
          <w:i/>
          <w:iCs/>
        </w:rPr>
        <w:t>Musytari : Neraca Manajemen, Akuntansi, Dan Ekonomi</w:t>
      </w:r>
      <w:r w:rsidRPr="009971E9">
        <w:rPr>
          <w:rFonts w:ascii="Book Antiqua" w:hAnsi="Book Antiqua"/>
        </w:rPr>
        <w:t xml:space="preserve"> 2, no. 10 (December 21, 2023): 61–70. https://doi.org/10.8734/musytari.v2i10.1472.</w:t>
      </w:r>
    </w:p>
    <w:p w:rsidR="009971E9" w:rsidRPr="009971E9" w:rsidRDefault="009971E9" w:rsidP="009971E9">
      <w:pPr>
        <w:pStyle w:val="Bibliography"/>
        <w:rPr>
          <w:rFonts w:ascii="Book Antiqua" w:hAnsi="Book Antiqua"/>
        </w:rPr>
      </w:pPr>
      <w:r w:rsidRPr="009971E9">
        <w:rPr>
          <w:rFonts w:ascii="Book Antiqua" w:hAnsi="Book Antiqua"/>
        </w:rPr>
        <w:t xml:space="preserve">Rauf, Abdul, Sardjana Orba Manullang, Tri Endi Ardiansyah P.S, Farah Diba, Ilham Akbar, Robi Awaluddin, Puji Muniarty, et al. </w:t>
      </w:r>
      <w:r w:rsidRPr="009971E9">
        <w:rPr>
          <w:rFonts w:ascii="Book Antiqua" w:hAnsi="Book Antiqua"/>
          <w:i/>
          <w:iCs/>
        </w:rPr>
        <w:t>Digital Marketing : Konsep dan Strategi</w:t>
      </w:r>
      <w:r w:rsidRPr="009971E9">
        <w:rPr>
          <w:rFonts w:ascii="Book Antiqua" w:hAnsi="Book Antiqua"/>
        </w:rPr>
        <w:t>. Penerbit Insania, 2021.</w:t>
      </w:r>
    </w:p>
    <w:p w:rsidR="009971E9" w:rsidRPr="009971E9" w:rsidRDefault="009971E9" w:rsidP="009971E9">
      <w:pPr>
        <w:pStyle w:val="Bibliography"/>
        <w:rPr>
          <w:rFonts w:ascii="Book Antiqua" w:hAnsi="Book Antiqua"/>
        </w:rPr>
      </w:pPr>
      <w:r w:rsidRPr="009971E9">
        <w:rPr>
          <w:rFonts w:ascii="Book Antiqua" w:hAnsi="Book Antiqua"/>
        </w:rPr>
        <w:t xml:space="preserve">Rusnani, Rusnani, and Isnani Yuli Andini. “STRATEGI PEMASARAN BATIK MADURA DALAM MENGHADAPI PEMASARAN GLOBAL.” </w:t>
      </w:r>
      <w:r w:rsidRPr="009971E9">
        <w:rPr>
          <w:rFonts w:ascii="Book Antiqua" w:hAnsi="Book Antiqua"/>
          <w:i/>
          <w:iCs/>
        </w:rPr>
        <w:t>PERFORMANCE “ Jurnal Bisnis &amp; Akuntansi”</w:t>
      </w:r>
      <w:r w:rsidRPr="009971E9">
        <w:rPr>
          <w:rFonts w:ascii="Book Antiqua" w:hAnsi="Book Antiqua"/>
        </w:rPr>
        <w:t xml:space="preserve"> 4, no. 2 (September 1, 2014). https://doi.org/10.24929/feb.v4i2.81.</w:t>
      </w:r>
    </w:p>
    <w:p w:rsidR="009971E9" w:rsidRPr="009971E9" w:rsidRDefault="009971E9" w:rsidP="009971E9">
      <w:pPr>
        <w:pStyle w:val="Bibliography"/>
        <w:rPr>
          <w:rFonts w:ascii="Book Antiqua" w:hAnsi="Book Antiqua"/>
        </w:rPr>
      </w:pPr>
      <w:r w:rsidRPr="009971E9">
        <w:rPr>
          <w:rFonts w:ascii="Book Antiqua" w:hAnsi="Book Antiqua"/>
        </w:rPr>
        <w:t xml:space="preserve">Sugiyono. </w:t>
      </w:r>
      <w:r w:rsidRPr="009971E9">
        <w:rPr>
          <w:rFonts w:ascii="Book Antiqua" w:hAnsi="Book Antiqua"/>
          <w:i/>
          <w:iCs/>
        </w:rPr>
        <w:t>Metode Penelitian Kuantitatif, Kualitatif, Dan Kombinasi (Mixed Method)</w:t>
      </w:r>
      <w:r w:rsidRPr="009971E9">
        <w:rPr>
          <w:rFonts w:ascii="Book Antiqua" w:hAnsi="Book Antiqua"/>
        </w:rPr>
        <w:t>. Cetakan Ke-3, 2021. Bandung: Alfabeta, 2021.</w:t>
      </w:r>
    </w:p>
    <w:p w:rsidR="009971E9" w:rsidRPr="009971E9" w:rsidRDefault="009971E9" w:rsidP="009971E9">
      <w:pPr>
        <w:pStyle w:val="Bibliography"/>
        <w:rPr>
          <w:rFonts w:ascii="Book Antiqua" w:hAnsi="Book Antiqua"/>
        </w:rPr>
      </w:pPr>
      <w:r w:rsidRPr="009971E9">
        <w:rPr>
          <w:rFonts w:ascii="Book Antiqua" w:hAnsi="Book Antiqua"/>
        </w:rPr>
        <w:t xml:space="preserve">sws.co.id. “Metode Riset Pasar - Modul 2 Belajar Digital Marketing.” </w:t>
      </w:r>
      <w:r w:rsidRPr="009971E9">
        <w:rPr>
          <w:rFonts w:ascii="Book Antiqua" w:hAnsi="Book Antiqua"/>
          <w:i/>
          <w:iCs/>
        </w:rPr>
        <w:t>SWS Digital Agency</w:t>
      </w:r>
      <w:r w:rsidRPr="009971E9">
        <w:rPr>
          <w:rFonts w:ascii="Book Antiqua" w:hAnsi="Book Antiqua"/>
        </w:rPr>
        <w:t xml:space="preserve"> (blog), July 2, 2023. https://www.sws.co.id/metode-riset-pasar/.</w:t>
      </w:r>
    </w:p>
    <w:p w:rsidR="009971E9" w:rsidRPr="009971E9" w:rsidRDefault="009971E9" w:rsidP="009971E9">
      <w:pPr>
        <w:pStyle w:val="Bibliography"/>
        <w:rPr>
          <w:rFonts w:ascii="Book Antiqua" w:hAnsi="Book Antiqua"/>
        </w:rPr>
      </w:pPr>
      <w:r w:rsidRPr="009971E9">
        <w:rPr>
          <w:rFonts w:ascii="Book Antiqua" w:hAnsi="Book Antiqua"/>
        </w:rPr>
        <w:t>Syarif, Muhammad Naufal, Dian Alif Ferdinata, Ary Nur Mahmudi, Rita Dewi, and Amin Shabana. “DIGITAL MARKETING PADA DESAIN WEB UNTUK MENINGKATKAN PENGALAMAN PENGGUNA,” n.d.</w:t>
      </w:r>
    </w:p>
    <w:p w:rsidR="009971E9" w:rsidRPr="009971E9" w:rsidRDefault="009971E9" w:rsidP="009971E9">
      <w:pPr>
        <w:pStyle w:val="Bibliography"/>
        <w:rPr>
          <w:rFonts w:ascii="Book Antiqua" w:hAnsi="Book Antiqua"/>
        </w:rPr>
      </w:pPr>
      <w:r w:rsidRPr="009971E9">
        <w:rPr>
          <w:rFonts w:ascii="Book Antiqua" w:hAnsi="Book Antiqua"/>
        </w:rPr>
        <w:t xml:space="preserve">Tasim, Clarin. “10 Kendala Digital Marketing dan Cara Mengatasinya.” </w:t>
      </w:r>
      <w:r w:rsidRPr="009971E9">
        <w:rPr>
          <w:rFonts w:ascii="Book Antiqua" w:hAnsi="Book Antiqua"/>
          <w:i/>
          <w:iCs/>
        </w:rPr>
        <w:t>ToffeeDev | Amplify Your Online Impact</w:t>
      </w:r>
      <w:r w:rsidRPr="009971E9">
        <w:rPr>
          <w:rFonts w:ascii="Book Antiqua" w:hAnsi="Book Antiqua"/>
        </w:rPr>
        <w:t xml:space="preserve"> (blog), April 9, 2024. https://toffeedev.com/blog/digital-marketing/kendala-digital-marketing/.</w:t>
      </w:r>
    </w:p>
    <w:p w:rsidR="009971E9" w:rsidRPr="009971E9" w:rsidRDefault="009971E9" w:rsidP="009971E9">
      <w:pPr>
        <w:pStyle w:val="Bibliography"/>
        <w:rPr>
          <w:rFonts w:ascii="Book Antiqua" w:hAnsi="Book Antiqua"/>
        </w:rPr>
      </w:pPr>
      <w:r w:rsidRPr="009971E9">
        <w:rPr>
          <w:rFonts w:ascii="Book Antiqua" w:hAnsi="Book Antiqua"/>
        </w:rPr>
        <w:t>Taufan Febriyanto. wawancara dengan pemilik toko al-Barokah, agustus 2024.</w:t>
      </w:r>
    </w:p>
    <w:p w:rsidR="009971E9" w:rsidRPr="009971E9" w:rsidRDefault="009971E9" w:rsidP="009971E9">
      <w:pPr>
        <w:pStyle w:val="Bibliography"/>
        <w:rPr>
          <w:rFonts w:ascii="Book Antiqua" w:hAnsi="Book Antiqua"/>
        </w:rPr>
      </w:pPr>
      <w:r w:rsidRPr="009971E9">
        <w:rPr>
          <w:rFonts w:ascii="Book Antiqua" w:hAnsi="Book Antiqua"/>
        </w:rPr>
        <w:t>Taufiq. “9 Kendala Digital Marketing Dan Cara Mengatasinya,” April 3, 2023. https://www.infanthree.com/kendala-digital-marketing-dan-cara-mengatasinya/.</w:t>
      </w:r>
    </w:p>
    <w:p w:rsidR="009971E9" w:rsidRPr="009971E9" w:rsidRDefault="009971E9" w:rsidP="009971E9">
      <w:pPr>
        <w:pStyle w:val="Bibliography"/>
        <w:rPr>
          <w:rFonts w:ascii="Book Antiqua" w:hAnsi="Book Antiqua"/>
        </w:rPr>
      </w:pPr>
      <w:r w:rsidRPr="009971E9">
        <w:rPr>
          <w:rFonts w:ascii="Book Antiqua" w:hAnsi="Book Antiqua"/>
        </w:rPr>
        <w:t>tim GroEdu. “5 MASALAH DAN SOLUSI DALAM PRAKTIK DIGITAL MARKETING - Groedu Content Marketing,” October 21, 2019. https://groeducontentmarketing.com/2019/10/5-masalah-dan-solusi-dalam-praktik-digital-marketing/.</w:t>
      </w:r>
    </w:p>
    <w:p w:rsidR="00867D40" w:rsidRPr="00867D40" w:rsidRDefault="009971E9" w:rsidP="009971E9">
      <w:pPr>
        <w:spacing w:line="360" w:lineRule="auto"/>
        <w:ind w:firstLine="567"/>
        <w:jc w:val="both"/>
        <w:rPr>
          <w:rFonts w:ascii="Book Antiqua" w:hAnsi="Book Antiqua" w:cs="Times New Roman"/>
          <w:b/>
          <w:bCs/>
          <w:color w:val="000000"/>
        </w:rPr>
      </w:pPr>
      <w:r>
        <w:rPr>
          <w:rFonts w:ascii="Book Antiqua" w:hAnsi="Book Antiqua" w:cs="Times New Roman"/>
          <w:b/>
          <w:bCs/>
          <w:color w:val="000000"/>
        </w:rPr>
        <w:fldChar w:fldCharType="end"/>
      </w:r>
    </w:p>
    <w:sectPr w:rsidR="00867D40" w:rsidRPr="00867D40" w:rsidSect="003F609B">
      <w:pgSz w:w="12242" w:h="18722" w:code="258"/>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002" w:rsidRDefault="00C11002" w:rsidP="00F45036">
      <w:pPr>
        <w:spacing w:after="0" w:line="240" w:lineRule="auto"/>
      </w:pPr>
      <w:r>
        <w:separator/>
      </w:r>
    </w:p>
  </w:endnote>
  <w:endnote w:type="continuationSeparator" w:id="0">
    <w:p w:rsidR="00C11002" w:rsidRDefault="00C11002" w:rsidP="00F450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rill">
    <w:panose1 w:val="020F0602050406030203"/>
    <w:charset w:val="00"/>
    <w:family w:val="swiss"/>
    <w:pitch w:val="variable"/>
    <w:sig w:usb0="E00002FF" w:usb1="4200E4FB"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002" w:rsidRDefault="00C11002" w:rsidP="00F45036">
      <w:pPr>
        <w:spacing w:after="0" w:line="240" w:lineRule="auto"/>
      </w:pPr>
      <w:r>
        <w:separator/>
      </w:r>
    </w:p>
  </w:footnote>
  <w:footnote w:type="continuationSeparator" w:id="0">
    <w:p w:rsidR="00C11002" w:rsidRDefault="00C11002" w:rsidP="00F45036">
      <w:pPr>
        <w:spacing w:after="0" w:line="240" w:lineRule="auto"/>
      </w:pPr>
      <w:r>
        <w:continuationSeparator/>
      </w:r>
    </w:p>
  </w:footnote>
  <w:footnote w:id="1">
    <w:p w:rsidR="005A7FC8" w:rsidRDefault="005A7FC8" w:rsidP="00F45036">
      <w:pPr>
        <w:pStyle w:val="FootnoteText"/>
      </w:pPr>
      <w:r>
        <w:rPr>
          <w:rStyle w:val="FootnoteReference"/>
        </w:rPr>
        <w:footnoteRef/>
      </w:r>
      <w:r>
        <w:t xml:space="preserve"> </w:t>
      </w:r>
      <w:r>
        <w:fldChar w:fldCharType="begin"/>
      </w:r>
      <w:r>
        <w:instrText xml:space="preserve"> ADDIN ZOTERO_ITEM CSL_CITATION {"citationID":"Q4QPBv2I","properties":{"formattedCitation":"I Made Chandra Mandira and Putu Sri Arta Jaya Kusuma, \\uc0\\u8220{}STRATEGI DIGITALISASI EKONOMI KERAKYATAN,\\uc0\\u8221{} {\\i{}Management and Accounting Expose} 5, no. 1 (July 25, 2022), https://doi.org/10.36441/mae.v5i1.633.","plainCitation":"I Made Chandra Mandira and Putu Sri Arta Jaya Kusuma, “STRATEGI DIGITALISASI EKONOMI KERAKYATAN,” Management and Accounting Expose 5, no. 1 (July 25, 2022), https://doi.org/10.36441/mae.v5i1.633.","noteIndex":1},"citationItems":[{"id":133,"uris":["http://zotero.org/users/6208086/items/CYXQ2VL7"],"itemData":{"id":133,"type":"article-journal","abstract":"In welcoming the Golden Indonesia in 2045, Indonesia will experience a demographic bonus in 2030 so should take advantage if do not want to experience a demographic setback. Digitalization in Small Micro and Medium Enterprises (MSMEs) is an important thing to prepare for this era. The purpose of this paper is to analyze the digitalization policies and strategies carried out by the government in preparing the people's economy to face the digitalization era. The method uses a literature study and literature review. Synergy between Ministries/Agencies and Stakeholders plays an important role in the digitizing the people's economy. The university can act as an intermediary between business actors and Ministries/Agencies and stakeholders in the digitalization process. University facilitate, educate, and represent; technical capabilities are the focus of all Ministries/Agencies elements and stakeholders in digitizing the people's economy towards economic sustainability. A Grand Strategy that considers strengths, weaknesses, opportunities, and threats that can answer and use competitive advantages in the form of differentiation, innovation and operational strategies is the answer to MSME resilience for national economic recovery.","container-title":"Management and Accounting Expose","DOI":"10.36441/mae.v5i1.633","ISSN":"2620-9314","issue":"1","journalAbbreviation":"mae","language":"id","source":"DOI.org (Crossref)","title":"STRATEGI DIGITALISASI EKONOMI KERAKYATAN","URL":"http://jurnal.usahid.ac.id/index.php/accounting/article/view/633","volume":"5","author":[{"family":"Mandira","given":"I Made Chandra"},{"family":"Jaya Kusuma","given":"Putu Sri Arta"}],"accessed":{"date-parts":[["2024",9,4]]},"issued":{"date-parts":[["2022",7,25]]}}}],"schema":"https://github.com/citation-style-language/schema/raw/master/csl-citation.json"} </w:instrText>
      </w:r>
      <w:r>
        <w:fldChar w:fldCharType="separate"/>
      </w:r>
      <w:r w:rsidRPr="00F45036">
        <w:rPr>
          <w:rFonts w:ascii="Calibri" w:hAnsi="Calibri" w:cs="Calibri"/>
          <w:szCs w:val="24"/>
        </w:rPr>
        <w:t xml:space="preserve">I Made Chandra Mandira and Putu Sri Arta Jaya Kusuma, “STRATEGI DIGITALISASI EKONOMI KERAKYATAN,” </w:t>
      </w:r>
      <w:r w:rsidRPr="00F45036">
        <w:rPr>
          <w:rFonts w:ascii="Calibri" w:hAnsi="Calibri" w:cs="Calibri"/>
          <w:i/>
          <w:iCs/>
          <w:szCs w:val="24"/>
        </w:rPr>
        <w:t>Management and Accounting Expose</w:t>
      </w:r>
      <w:r w:rsidRPr="00F45036">
        <w:rPr>
          <w:rFonts w:ascii="Calibri" w:hAnsi="Calibri" w:cs="Calibri"/>
          <w:szCs w:val="24"/>
        </w:rPr>
        <w:t xml:space="preserve"> 5, no. 1 (July 25, 2022), https://doi.org/10.36441/mae.v5i1.633.</w:t>
      </w:r>
      <w:r>
        <w:fldChar w:fldCharType="end"/>
      </w:r>
    </w:p>
  </w:footnote>
  <w:footnote w:id="2">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IlKSN5tH","properties":{"formattedCitation":"Evita Kalista et al., \\uc0\\u8220{}Penggunaan Digital Marketing Sosial Media pada Batik SR Batam,\\uc0\\u8221{} {\\i{}Empowering Society}, 2019.","plainCitation":"Evita Kalista et al., “Penggunaan Digital Marketing Sosial Media pada Batik SR Batam,” Empowering Society, 2019.","noteIndex":2},"citationItems":[{"id":139,"uris":["http://zotero.org/users/6208086/items/3F9NPB23"],"itemData":{"id":139,"type":"article-journal","abstract":"Social media nowadays is very important in your daily life. We can know this by how Indonesia is being the fourth largest internet user in the world. Not only in Indonesia, but social media is also being used by almost all countries around the world. Social media is are very helping human in our daily life. Social media can give us the place for socializing, building social networks, helping us getting information, as an education facility, even social media can be used as buying or selling media. The action of promotion or trading stuff by digital media or what we called social media is the definition of digital marketing. Digital marketing is one of the strategies that can be used by a small business runner or the middle business runner because digital marketing needs only a small amount of capital. Other than that, because social media nowadays is improving very fast, digital marketing can expand its range much easier.","container-title":"Empowering Society","language":"id","source":"Zotero","title":"Penggunaan Digital Marketing Sosial Media pada Batik SR Batam","author":[{"family":"Kalista","given":"Evita"},{"family":"Putri","given":"Intan Pratama"},{"family":"Barahama","given":"Jonathan Miguel"},{"family":"Nurhaliza","given":"Syitty"},{"family":"Pradana","given":"Wahyu Ihsan"},{"family":"Bhalqis","given":"Yaumil Yuninda"},{"family":"Kelana","given":"Zorine"}],"issued":{"date-parts":[["2019"]]}}}],"schema":"https://github.com/citation-style-language/schema/raw/master/csl-citation.json"} </w:instrText>
      </w:r>
      <w:r>
        <w:fldChar w:fldCharType="separate"/>
      </w:r>
      <w:r w:rsidR="00AE4CB0" w:rsidRPr="00AE4CB0">
        <w:rPr>
          <w:rFonts w:ascii="Calibri" w:hAnsi="Calibri" w:cs="Calibri"/>
          <w:szCs w:val="24"/>
        </w:rPr>
        <w:t xml:space="preserve">Evita Kalista et al., “Penggunaan Digital Marketing Sosial Media pada </w:t>
      </w:r>
      <w:r w:rsidR="008750A1">
        <w:rPr>
          <w:rFonts w:ascii="Calibri" w:hAnsi="Calibri" w:cs="Calibri"/>
          <w:szCs w:val="24"/>
        </w:rPr>
        <w:t>Batik</w:t>
      </w:r>
      <w:r w:rsidR="00AE4CB0" w:rsidRPr="00AE4CB0">
        <w:rPr>
          <w:rFonts w:ascii="Calibri" w:hAnsi="Calibri" w:cs="Calibri"/>
          <w:szCs w:val="24"/>
        </w:rPr>
        <w:t xml:space="preserve"> SR Batam,” </w:t>
      </w:r>
      <w:r w:rsidR="00AE4CB0" w:rsidRPr="00AE4CB0">
        <w:rPr>
          <w:rFonts w:ascii="Calibri" w:hAnsi="Calibri" w:cs="Calibri"/>
          <w:i/>
          <w:iCs/>
          <w:szCs w:val="24"/>
        </w:rPr>
        <w:t>Empowering Society</w:t>
      </w:r>
      <w:r w:rsidR="00AE4CB0" w:rsidRPr="00AE4CB0">
        <w:rPr>
          <w:rFonts w:ascii="Calibri" w:hAnsi="Calibri" w:cs="Calibri"/>
          <w:szCs w:val="24"/>
        </w:rPr>
        <w:t>, 2019.</w:t>
      </w:r>
      <w:r>
        <w:fldChar w:fldCharType="end"/>
      </w:r>
    </w:p>
  </w:footnote>
  <w:footnote w:id="3">
    <w:p w:rsidR="005A7FC8" w:rsidRDefault="005A7FC8" w:rsidP="00B327D7">
      <w:pPr>
        <w:pStyle w:val="FootnoteText"/>
      </w:pPr>
      <w:r>
        <w:rPr>
          <w:rStyle w:val="FootnoteReference"/>
        </w:rPr>
        <w:footnoteRef/>
      </w:r>
      <w:r>
        <w:t xml:space="preserve"> </w:t>
      </w:r>
      <w:r>
        <w:fldChar w:fldCharType="begin"/>
      </w:r>
      <w:r>
        <w:instrText xml:space="preserve"> ADDIN ZOTERO_ITEM CSL_CITATION {"citationID":"skfrm9ro","properties":{"formattedCitation":"Hendri Hermawan Adinugraha et al., \\uc0\\u8220{}ANALISIS STRATEGI PEMASARAN MELALUI DIGITAL MARKETING DALAM MENINGKATKAN OMZET PENJUALAN BATIK (STUDI KASUS BUARAN BATIK CENTER PEKALONGAN),\\uc0\\u8221{} 2021.","plainCitation":"Hendri Hermawan Adinugraha et al., “ANALISIS STRATEGI PEMASARAN MELALUI DIGITAL MARKETING DALAM MENINGKATKAN OMZET PENJUALAN BATIK (STUDI KASUS BUARAN BATIK CENTER PEKALONGAN),” 2021.","noteIndex":3},"citationItems":[{"id":141,"uris":["http://zotero.org/users/6208086/items/LPP82T82"],"itemData":{"id":141,"type":"article-journal","abstract":"The development of technology in modern times is very fast. Information can easily be accessed by all people through the internet. In research conducted by researchers using the type of research field research (field research), namely research whose data is carried out in the field. The data sources used are primary data sources and secondary data, where the primary sources are obtained from observations and interviews with traders at the BBC, while secondary sources are obtained from journals, books and other reference sources. The results of this study found that almost most of the traders in the Batik Buaran Center (BBC) market did marketing through digital marketing either through Facebook, Telegram, or existing E-Commers.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language":"id","source":"Zotero","title":"ANALISIS STRATEGI PEMASARAN MELALUI DIGITAL MARKETING DALAM MENINGKATKAN OMZET PENJUALAN BATIK (STUDI KASUS BUARAN BATIK CENTER PEKALONGAN)","author":[{"family":"Adinugraha","given":"Hendri Hermawan"},{"family":"Maisaroh","given":"Asih"},{"family":"Hidayatullah","given":"Rifqi"},{"family":"Bahrurizqi","given":"M"}],"issued":{"date-parts":[["2021"]]}}}],"schema":"https://github.com/citation-style-language/schema/raw/master/csl-citation.json"} </w:instrText>
      </w:r>
      <w:r>
        <w:fldChar w:fldCharType="separate"/>
      </w:r>
      <w:r w:rsidRPr="00B327D7">
        <w:rPr>
          <w:rFonts w:ascii="Calibri" w:hAnsi="Calibri" w:cs="Calibri"/>
          <w:szCs w:val="24"/>
        </w:rPr>
        <w:t xml:space="preserve">Hendri Hermawan Adinugraha et al., “ANALISIS STRATEGI PEMASARAN MELALUI </w:t>
      </w:r>
      <w:r w:rsidR="00106AA5" w:rsidRPr="00106AA5">
        <w:rPr>
          <w:rFonts w:ascii="Calibri" w:hAnsi="Calibri" w:cs="Calibri"/>
          <w:i/>
          <w:iCs/>
          <w:szCs w:val="24"/>
        </w:rPr>
        <w:t>DIGITAL MARKETING</w:t>
      </w:r>
      <w:r w:rsidRPr="00B327D7">
        <w:rPr>
          <w:rFonts w:ascii="Calibri" w:hAnsi="Calibri" w:cs="Calibri"/>
          <w:szCs w:val="24"/>
        </w:rPr>
        <w:t xml:space="preserve"> DALAM MENINGKATKAN OMZET PENJUALAN </w:t>
      </w:r>
      <w:r w:rsidR="008750A1">
        <w:rPr>
          <w:rFonts w:ascii="Calibri" w:hAnsi="Calibri" w:cs="Calibri"/>
          <w:szCs w:val="24"/>
        </w:rPr>
        <w:t>BATIK</w:t>
      </w:r>
      <w:r w:rsidRPr="00B327D7">
        <w:rPr>
          <w:rFonts w:ascii="Calibri" w:hAnsi="Calibri" w:cs="Calibri"/>
          <w:szCs w:val="24"/>
        </w:rPr>
        <w:t xml:space="preserve"> (STUDI KASUS BUARAN </w:t>
      </w:r>
      <w:r w:rsidR="008750A1">
        <w:rPr>
          <w:rFonts w:ascii="Calibri" w:hAnsi="Calibri" w:cs="Calibri"/>
          <w:szCs w:val="24"/>
        </w:rPr>
        <w:t>BATIK</w:t>
      </w:r>
      <w:r w:rsidRPr="00B327D7">
        <w:rPr>
          <w:rFonts w:ascii="Calibri" w:hAnsi="Calibri" w:cs="Calibri"/>
          <w:szCs w:val="24"/>
        </w:rPr>
        <w:t xml:space="preserve"> CENTER PEKALONGAN),” 2021.</w:t>
      </w:r>
      <w:r>
        <w:fldChar w:fldCharType="end"/>
      </w:r>
    </w:p>
  </w:footnote>
  <w:footnote w:id="4">
    <w:p w:rsidR="005A7FC8" w:rsidRDefault="005A7FC8" w:rsidP="00B327D7">
      <w:pPr>
        <w:pStyle w:val="FootnoteText"/>
      </w:pPr>
      <w:r>
        <w:rPr>
          <w:rStyle w:val="FootnoteReference"/>
        </w:rPr>
        <w:footnoteRef/>
      </w:r>
      <w:r>
        <w:t xml:space="preserve"> </w:t>
      </w:r>
      <w:r>
        <w:fldChar w:fldCharType="begin"/>
      </w:r>
      <w:r>
        <w:instrText xml:space="preserve"> ADDIN ZOTERO_ITEM CSL_CITATION {"citationID":"miKn8veg","properties":{"formattedCitation":"Adinugraha et al.","plainCitation":"Adinugraha et al.","noteIndex":4},"citationItems":[{"id":141,"uris":["http://zotero.org/users/6208086/items/LPP82T82"],"itemData":{"id":141,"type":"article-journal","abstract":"The development of technology in modern times is very fast. Information can easily be accessed by all people through the internet. In research conducted by researchers using the type of research field research (field research), namely research whose data is carried out in the field. The data sources used are primary data sources and secondary data, where the primary sources are obtained from observations and interviews with traders at the BBC, while secondary sources are obtained from journals, books and other reference sources. The results of this study found that almost most of the traders in the Batik Buaran Center (BBC) market did marketing through digital marketing either through Facebook, Telegram, or existing E-Commers.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language":"id","source":"Zotero","title":"ANALISIS STRATEGI PEMASARAN MELALUI DIGITAL MARKETING DALAM MENINGKATKAN OMZET PENJUALAN BATIK (STUDI KASUS BUARAN BATIK CENTER PEKALONGAN)","author":[{"family":"Adinugraha","given":"Hendri Hermawan"},{"family":"Maisaroh","given":"Asih"},{"family":"Hidayatullah","given":"Rifqi"},{"family":"Bahrurizqi","given":"M"}],"issued":{"date-parts":[["2021"]]}}}],"schema":"https://github.com/citation-style-language/schema/raw/master/csl-citation.json"} </w:instrText>
      </w:r>
      <w:r>
        <w:fldChar w:fldCharType="separate"/>
      </w:r>
      <w:r w:rsidRPr="00B327D7">
        <w:rPr>
          <w:rFonts w:ascii="Calibri" w:hAnsi="Calibri" w:cs="Calibri"/>
        </w:rPr>
        <w:t>Adinugraha et al.</w:t>
      </w:r>
      <w:r>
        <w:fldChar w:fldCharType="end"/>
      </w:r>
    </w:p>
  </w:footnote>
  <w:footnote w:id="5">
    <w:p w:rsidR="005A7FC8" w:rsidRDefault="005A7FC8" w:rsidP="005E1EA8">
      <w:pPr>
        <w:pStyle w:val="FootnoteText"/>
      </w:pPr>
      <w:r>
        <w:rPr>
          <w:rStyle w:val="FootnoteReference"/>
        </w:rPr>
        <w:footnoteRef/>
      </w:r>
      <w:r>
        <w:t xml:space="preserve"> </w:t>
      </w:r>
      <w:r>
        <w:fldChar w:fldCharType="begin"/>
      </w:r>
      <w:r>
        <w:instrText xml:space="preserve"> ADDIN ZOTERO_ITEM CSL_CITATION {"citationID":"RiH0G5Dh","properties":{"formattedCitation":"Putri Wulan Sari Gunawan Aji, \\uc0\\u8220{}Penerapan Pemasaran Digital dalam Meningkatkan Akses Pasar UMKM (Studi Kasus pada UMKM Rosyana Collection di Kabupaten Pekalongan),\\uc0\\u8221{} November 30, 2023, https://doi.org/10.5281/ZENODO.10224152.","plainCitation":"Putri Wulan Sari Gunawan Aji, “Penerapan Pemasaran Digital dalam Meningkatkan Akses Pasar UMKM (Studi Kasus pada UMKM Rosyana Collection di Kabupaten Pekalongan),” November 30, 2023, https://doi.org/10.5281/ZENODO.10224152.","noteIndex":5},"citationItems":[{"id":143,"uris":["http://zotero.org/users/6208086/items/I69QU68Y"],"itemData":{"id":143,"type":"article-journal","abstract":"The presence of digital technology is used as a sign of technological change in a more advanced direction, one of which is the existence of the internet. The existence of the internet provides an opportunity for MSMEs to promote their products easily and efficiently. This promotion can be carried out using digital marketing which can increase market access. The aim of this research is to find out the marketing strategies implemented by Rosyana Collection MSMEs and the obstacles they face in marketing. The research method used is descriptive with a qualitative approach sourced from interviews and direct quotations from written sources. The results obtained from this research are that digital marketing provides benefits for MSMEs because they are able to promote their products easily and get high profits. This has caused Rosyana Collection MSME players to implement several digital marketing strategies so that their products can be sold optimally. These strategies include utilizing social media, promoting with content, and others. However, apart from the benefits obtained, there are also obstacles faced such as bad signals, late deliveries, and fraud. So, it can be concluded that the application of digital marketing provides benefits for MSMEs in marketing their products, but there are also obstacles they face.","DOI":"10.5281/ZENODO.10224152","ISSN":"3025-6704","language":"id","license":"Creative Commons Attribution 4.0 International","note":"publisher: Zenodo","source":"DOI.org (Datacite)","title":"Penerapan Pemasaran Digital dalam Meningkatkan Akses Pasar UMKM (Studi Kasus pada UMKM Rosyana Collection di Kabupaten Pekalongan)","URL":"https://zenodo.org/doi/10.5281/zenodo.10224152","author":[{"family":"Gunawan Aji","given":"Putri Wulan Sari"}],"accessed":{"date-parts":[["2024",9,4]]},"issued":{"date-parts":[["2023",11,30]]}}}],"schema":"https://github.com/citation-style-language/schema/raw/master/csl-citation.json"} </w:instrText>
      </w:r>
      <w:r>
        <w:fldChar w:fldCharType="separate"/>
      </w:r>
      <w:r w:rsidRPr="005E1EA8">
        <w:rPr>
          <w:rFonts w:ascii="Calibri" w:hAnsi="Calibri" w:cs="Calibri"/>
          <w:szCs w:val="24"/>
        </w:rPr>
        <w:t>Putri Wulan Sari Gunawan Aji, “Penerapan Pemasaran Digital dalam Meningkatkan Akses Pasar UMKM (Studi Kasus pada UMKM Rosyana Collection di Kabupaten Pekalongan),” November 30, 2023, https://doi.org/10.5281/ZENODO.10224152.</w:t>
      </w:r>
      <w:r>
        <w:fldChar w:fldCharType="end"/>
      </w:r>
    </w:p>
  </w:footnote>
  <w:footnote w:id="6">
    <w:p w:rsidR="005A7FC8" w:rsidRDefault="005A7FC8" w:rsidP="005E1EA8">
      <w:pPr>
        <w:pStyle w:val="FootnoteText"/>
      </w:pPr>
      <w:r>
        <w:rPr>
          <w:rStyle w:val="FootnoteReference"/>
        </w:rPr>
        <w:footnoteRef/>
      </w:r>
      <w:r>
        <w:t xml:space="preserve"> </w:t>
      </w:r>
      <w:r>
        <w:fldChar w:fldCharType="begin"/>
      </w:r>
      <w:r>
        <w:instrText xml:space="preserve"> ADDIN ZOTERO_ITEM CSL_CITATION {"citationID":"fUwQCAkl","properties":{"formattedCitation":"Adinugraha et al., \\uc0\\u8220{}ANALISIS STRATEGI PEMASARAN MELALUI DIGITAL MARKETING DALAM MENINGKATKAN OMZET PENJUALAN BATIK (STUDI KASUS BUARAN BATIK CENTER PEKALONGAN).\\uc0\\u8221{}","plainCitation":"Adinugraha et al., “ANALISIS STRATEGI PEMASARAN MELALUI DIGITAL MARKETING DALAM MENINGKATKAN OMZET PENJUALAN BATIK (STUDI KASUS BUARAN BATIK CENTER PEKALONGAN).”","noteIndex":6},"citationItems":[{"id":141,"uris":["http://zotero.org/users/6208086/items/LPP82T82"],"itemData":{"id":141,"type":"article-journal","abstract":"The development of technology in modern times is very fast. Information can easily be accessed by all people through the internet. In research conducted by researchers using the type of research field research (field research), namely research whose data is carried out in the field. The data sources used are primary data sources and secondary data, where the primary sources are obtained from observations and interviews with traders at the BBC, while secondary sources are obtained from journals, books and other reference sources. The results of this study found that almost most of the traders in the Batik Buaran Center (BBC) market did marketing through digital marketing either through Facebook, Telegram, or existing E-Commers.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 especially in terms of offline sales that rely on dating visitors, in terms of digital marketing there has been a slight, insignificant decrease. Marketing through digital marketing which makes traders still survive until now and supports the economy in the batik business in Pekalongan.","language":"id","source":"Zotero","title":"ANALISIS STRATEGI PEMASARAN MELALUI DIGITAL MARKETING DALAM MENINGKATKAN OMZET PENJUALAN BATIK (STUDI KASUS BUARAN BATIK CENTER PEKALONGAN)","author":[{"family":"Adinugraha","given":"Hendri Hermawan"},{"family":"Maisaroh","given":"Asih"},{"family":"Hidayatullah","given":"Rifqi"},{"family":"Bahrurizqi","given":"M"}],"issued":{"date-parts":[["2021"]]}}}],"schema":"https://github.com/citation-style-language/schema/raw/master/csl-citation.json"} </w:instrText>
      </w:r>
      <w:r>
        <w:fldChar w:fldCharType="separate"/>
      </w:r>
      <w:r w:rsidRPr="005E1EA8">
        <w:rPr>
          <w:rFonts w:ascii="Calibri" w:hAnsi="Calibri" w:cs="Calibri"/>
          <w:szCs w:val="24"/>
        </w:rPr>
        <w:t xml:space="preserve">Adinugraha et al., “ANALISIS STRATEGI PEMASARAN MELALUI </w:t>
      </w:r>
      <w:r w:rsidR="00106AA5" w:rsidRPr="00106AA5">
        <w:rPr>
          <w:rFonts w:ascii="Calibri" w:hAnsi="Calibri" w:cs="Calibri"/>
          <w:i/>
          <w:iCs/>
          <w:szCs w:val="24"/>
        </w:rPr>
        <w:t>DIGITAL MARKETING</w:t>
      </w:r>
      <w:r w:rsidRPr="005E1EA8">
        <w:rPr>
          <w:rFonts w:ascii="Calibri" w:hAnsi="Calibri" w:cs="Calibri"/>
          <w:szCs w:val="24"/>
        </w:rPr>
        <w:t xml:space="preserve"> DALAM MENINGKATKAN OMZET PENJUALAN </w:t>
      </w:r>
      <w:r w:rsidR="008750A1">
        <w:rPr>
          <w:rFonts w:ascii="Calibri" w:hAnsi="Calibri" w:cs="Calibri"/>
          <w:szCs w:val="24"/>
        </w:rPr>
        <w:t>BATIK</w:t>
      </w:r>
      <w:r w:rsidRPr="005E1EA8">
        <w:rPr>
          <w:rFonts w:ascii="Calibri" w:hAnsi="Calibri" w:cs="Calibri"/>
          <w:szCs w:val="24"/>
        </w:rPr>
        <w:t xml:space="preserve"> (STUDI KASUS BUARAN </w:t>
      </w:r>
      <w:r w:rsidR="008750A1">
        <w:rPr>
          <w:rFonts w:ascii="Calibri" w:hAnsi="Calibri" w:cs="Calibri"/>
          <w:szCs w:val="24"/>
        </w:rPr>
        <w:t>BATIK</w:t>
      </w:r>
      <w:r w:rsidRPr="005E1EA8">
        <w:rPr>
          <w:rFonts w:ascii="Calibri" w:hAnsi="Calibri" w:cs="Calibri"/>
          <w:szCs w:val="24"/>
        </w:rPr>
        <w:t xml:space="preserve"> CENTER PEKALONGAN).”</w:t>
      </w:r>
      <w:r>
        <w:fldChar w:fldCharType="end"/>
      </w:r>
    </w:p>
  </w:footnote>
  <w:footnote w:id="7">
    <w:p w:rsidR="005A7FC8" w:rsidRDefault="005A7FC8" w:rsidP="005E1EA8">
      <w:pPr>
        <w:pStyle w:val="FootnoteText"/>
      </w:pPr>
      <w:r>
        <w:rPr>
          <w:rStyle w:val="FootnoteReference"/>
        </w:rPr>
        <w:footnoteRef/>
      </w:r>
      <w:r>
        <w:t xml:space="preserve"> </w:t>
      </w:r>
      <w:r>
        <w:fldChar w:fldCharType="begin"/>
      </w:r>
      <w:r>
        <w:instrText xml:space="preserve"> ADDIN ZOTERO_ITEM CSL_CITATION {"citationID":"yqhT2Wj1","properties":{"formattedCitation":"Rusnani Rusnani and Isnani Yuli Andini, \\uc0\\u8220{}STRATEGI PEMASARAN BATIK MADURA DALAM MENGHADAPI PEMASARAN GLOBAL,\\uc0\\u8221{} {\\i{}PERFORMANCE \\uc0\\u8220{} Jurnal Bisnis &amp; Akuntansi\\uc0\\u8221{}} 4, no. 2 (September 1, 2014), https://doi.org/10.24929/feb.v4i2.81.","plainCitation":"Rusnani Rusnani and Isnani Yuli Andini, “STRATEGI PEMASARAN BATIK MADURA DALAM MENGHADAPI PEMASARAN GLOBAL,” PERFORMANCE “ Jurnal Bisnis &amp; Akuntansi” 4, no. 2 (September 1, 2014), https://doi.org/10.24929/feb.v4i2.81.","noteIndex":7},"citationItems":[{"id":145,"uris":["http://zotero.org/users/6208086/items/P9PQ6XJA"],"itemData":{"id":145,"type":"article-journal","abstract":"Batik Madura Company Madura representing small company, expanding many in archipelago of Madura among others of Pakandangan Sumenep area, Banyumas Pamekasan area, and Tanjung Bumi of Bangkalan area, become every Sub-Province in Archipelago of Madura have batik Centre owning separate individuality, because batik of Madura represent small company, even home industry, for that mount its marketing less maximal, so that its marketing area only in local level, thereby less recognized for society, for that need professional handling to be batik of Madura can be famous and compete either in local marketing, national and also in global, with other batiks, by using appropriate marketing strategy. Long-range target of this research is batik Madura company can market batik of Madura is globally. Special target of this research is to repair batik of Madura marketing system by giving correct marketing strategy, which conducted by entrepreneur in marketing batik of Madura and introduce Batik of Madura to wide of society. This Research type use descriptive qualitative approach with aim to give objectively picture regarding accurate by using documentation method and field study. SWOT analysis conducted that batik of Madura have strength of uniq product so that there is opportunity to market to broader area even to global level although its weakness is less in promotion level. In this research of appropriate strategy for the batik of Madura is use aggresive strategy (attacking), that is by exploiting strength had to fill high opportunity. Keyword : Marketing Strategy, Batik of Madura, Global Marketing","container-title":"PERFORMANCE \" Jurnal Bisnis &amp; Akuntansi\"","DOI":"10.24929/feb.v4i2.81","ISSN":"2356-2919, 2338-9583","issue":"2","journalAbbreviation":"FEB","language":"id","source":"DOI.org (Crossref)","title":"STRATEGI PEMASARAN BATIK MADURA DALAM MENGHADAPI PEMASARAN GLOBAL","URL":"http://ejournal.wiraraja.ac.id/index.php/FEB/article/view/81","volume":"4","author":[{"family":"Rusnani","given":"Rusnani"},{"family":"Andini","given":"Isnani Yuli"}],"accessed":{"date-parts":[["2024",9,4]]},"issued":{"date-parts":[["2014",9,1]]}}}],"schema":"https://github.com/citation-style-language/schema/raw/master/csl-citation.json"} </w:instrText>
      </w:r>
      <w:r>
        <w:fldChar w:fldCharType="separate"/>
      </w:r>
      <w:r w:rsidRPr="005E1EA8">
        <w:rPr>
          <w:rFonts w:ascii="Calibri" w:hAnsi="Calibri" w:cs="Calibri"/>
          <w:szCs w:val="24"/>
        </w:rPr>
        <w:t xml:space="preserve">Rusnani Rusnani and Isnani Yuli Andini, “STRATEGI PEMASARAN </w:t>
      </w:r>
      <w:r w:rsidR="008750A1">
        <w:rPr>
          <w:rFonts w:ascii="Calibri" w:hAnsi="Calibri" w:cs="Calibri"/>
          <w:szCs w:val="24"/>
        </w:rPr>
        <w:t>BATIK</w:t>
      </w:r>
      <w:r w:rsidRPr="005E1EA8">
        <w:rPr>
          <w:rFonts w:ascii="Calibri" w:hAnsi="Calibri" w:cs="Calibri"/>
          <w:szCs w:val="24"/>
        </w:rPr>
        <w:t xml:space="preserve"> MADURA DALAM MENGHADAPI PEMASARAN GLOBAL,” </w:t>
      </w:r>
      <w:r w:rsidRPr="005E1EA8">
        <w:rPr>
          <w:rFonts w:ascii="Calibri" w:hAnsi="Calibri" w:cs="Calibri"/>
          <w:i/>
          <w:iCs/>
          <w:szCs w:val="24"/>
        </w:rPr>
        <w:t>PERFORMANCE “ Jurnal Bisnis &amp; Akuntansi”</w:t>
      </w:r>
      <w:r w:rsidRPr="005E1EA8">
        <w:rPr>
          <w:rFonts w:ascii="Calibri" w:hAnsi="Calibri" w:cs="Calibri"/>
          <w:szCs w:val="24"/>
        </w:rPr>
        <w:t xml:space="preserve"> 4, no. 2 (September 1, 2014), https://doi.org/10.24929/feb.v4i2.81.</w:t>
      </w:r>
      <w:r>
        <w:fldChar w:fldCharType="end"/>
      </w:r>
    </w:p>
  </w:footnote>
  <w:footnote w:id="8">
    <w:p w:rsidR="005A7FC8" w:rsidRDefault="005A7FC8" w:rsidP="000F5EB9">
      <w:pPr>
        <w:pStyle w:val="FootnoteText"/>
      </w:pPr>
      <w:r>
        <w:rPr>
          <w:rStyle w:val="FootnoteReference"/>
        </w:rPr>
        <w:footnoteRef/>
      </w:r>
      <w:r>
        <w:t xml:space="preserve"> </w:t>
      </w:r>
      <w:r>
        <w:fldChar w:fldCharType="begin"/>
      </w:r>
      <w:r>
        <w:instrText xml:space="preserve"> ADDIN ZOTERO_ITEM CSL_CITATION {"citationID":"eUTTg4bk","properties":{"formattedCitation":"Adon, wawancara dengan pemilik toko al-Barokah, agustus 2024.","plainCitation":"Adon, wawancara dengan pemilik toko al-Barokah, agustus 2024.","dontUpdate":true,"noteIndex":8},"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7A40AD">
        <w:t>Taufan Febriyanto</w:t>
      </w:r>
      <w:r w:rsidRPr="000F5EB9">
        <w:rPr>
          <w:rFonts w:ascii="Calibri" w:hAnsi="Calibri" w:cs="Calibri"/>
        </w:rPr>
        <w:t>, wawancara dengan pemilik toko al-Barokah, agustus 2024.</w:t>
      </w:r>
      <w:r>
        <w:fldChar w:fldCharType="end"/>
      </w:r>
    </w:p>
  </w:footnote>
  <w:footnote w:id="9">
    <w:p w:rsidR="005A7FC8" w:rsidRDefault="005A7FC8" w:rsidP="007A40AD">
      <w:pPr>
        <w:pStyle w:val="FootnoteText"/>
      </w:pPr>
      <w:r>
        <w:rPr>
          <w:rStyle w:val="FootnoteReference"/>
        </w:rPr>
        <w:footnoteRef/>
      </w:r>
      <w:r>
        <w:t xml:space="preserve"> </w:t>
      </w:r>
      <w:r>
        <w:fldChar w:fldCharType="begin"/>
      </w:r>
      <w:r>
        <w:instrText xml:space="preserve"> ADDIN ZOTERO_ITEM CSL_CITATION {"citationID":"PxNGBrYc","properties":{"formattedCitation":"Taufan Febriyanto.","plainCitation":"Taufan Febriyanto.","noteIndex":9},"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7A40AD">
        <w:rPr>
          <w:rFonts w:ascii="Calibri" w:hAnsi="Calibri" w:cs="Calibri"/>
        </w:rPr>
        <w:t>Taufan Febriyanto.</w:t>
      </w:r>
      <w:r>
        <w:fldChar w:fldCharType="end"/>
      </w:r>
    </w:p>
  </w:footnote>
  <w:footnote w:id="10">
    <w:p w:rsidR="005A7FC8" w:rsidRDefault="005A7FC8" w:rsidP="007A40AD">
      <w:pPr>
        <w:pStyle w:val="FootnoteText"/>
      </w:pPr>
      <w:r>
        <w:rPr>
          <w:rStyle w:val="FootnoteReference"/>
        </w:rPr>
        <w:footnoteRef/>
      </w:r>
      <w:r>
        <w:t xml:space="preserve"> </w:t>
      </w:r>
      <w:r>
        <w:fldChar w:fldCharType="begin"/>
      </w:r>
      <w:r>
        <w:instrText xml:space="preserve"> ADDIN ZOTERO_ITEM CSL_CITATION {"citationID":"yVFZAtGS","properties":{"formattedCitation":"Adon.","plainCitation":"Adon.","dontUpdate":true,"noteIndex":10},"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7A40AD">
        <w:rPr>
          <w:rFonts w:ascii="Calibri" w:hAnsi="Calibri" w:cs="Calibri"/>
        </w:rPr>
        <w:t>Taufan Febriyanto</w:t>
      </w:r>
      <w:r w:rsidRPr="00F552C9">
        <w:rPr>
          <w:rFonts w:ascii="Calibri" w:hAnsi="Calibri" w:cs="Calibri"/>
        </w:rPr>
        <w:t>.</w:t>
      </w:r>
      <w:r>
        <w:fldChar w:fldCharType="end"/>
      </w:r>
    </w:p>
  </w:footnote>
  <w:footnote w:id="11">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oNhXuRWX","properties":{"formattedCitation":"Ryan Kristo Muljono, {\\i{}Digital Marketing Concept} (Gramedia Pustaka Utama, 2018).","plainCitation":"Ryan Kristo Muljono, Digital Marketing Concept (Gramedia Pustaka Utama, 2018).","noteIndex":11},"citationItems":[{"id":147,"uris":["http://zotero.org/users/6208086/items/6UI5EBNV"],"itemData":{"id":147,"type":"book","abstract":"Beberapa tahun terakhir ini kita dikejutkan dengan perubahan-perubahan bisnis yang sangat luar biasa. Semua berawal dari teknologi; mulai dari tutupnya beberapa pusat perbelanjaan karena kehadiran toko online, taksi online yang meruntuhkan taksi tradisional, hingga pembayaran secara digital melalui aplikasi yang menggantikan transaksi tunai. Hal ini menuntut semua perusahaan, dari yang berskala kecil hingga multinasional, untuk bersaing lebih ketat dalam meraih pasar. Digital Marketing Concept akan mengungkapkan tiga elemen penting dalam konsep digital marketing. Semua aktivitas digital marketing yang Anda lakukan hanya akan memperbesar atau meningkatkan ketiga hal ini: traffic, conversion, dan engagement. Konsep digital marketing yang dipaparkan oleh Ryan Kristo Muljono disertai dengan tips dan trik untuk meraih pasar di dunia online. Tidak hanya pengusaha, orang awam sekalipun akan mudah memahami dan menerapkannya.","ISBN":"978-602-06-1831-9","language":"id","note":"Google-Books-ID: ROp8DwAAQBAJ","number-of-pages":"158","publisher":"Gramedia Pustaka Utama","source":"Google Books","title":"Digital Marketing Concept","author":[{"family":"Muljono","given":"Ryan Kristo"}],"issued":{"date-parts":[["2018",11,12]]}}}],"schema":"https://github.com/citation-style-language/schema/raw/master/csl-citation.json"} </w:instrText>
      </w:r>
      <w:r>
        <w:fldChar w:fldCharType="separate"/>
      </w:r>
      <w:r w:rsidR="00AE4CB0" w:rsidRPr="00AE4CB0">
        <w:rPr>
          <w:rFonts w:ascii="Calibri" w:hAnsi="Calibri" w:cs="Calibri"/>
          <w:szCs w:val="24"/>
        </w:rPr>
        <w:t xml:space="preserve">Ryan Kristo Muljono, </w:t>
      </w:r>
      <w:r w:rsidR="00AE4CB0" w:rsidRPr="00AE4CB0">
        <w:rPr>
          <w:rFonts w:ascii="Calibri" w:hAnsi="Calibri" w:cs="Calibri"/>
          <w:i/>
          <w:iCs/>
          <w:szCs w:val="24"/>
        </w:rPr>
        <w:t>Digital Marketing Concept</w:t>
      </w:r>
      <w:r w:rsidR="00AE4CB0" w:rsidRPr="00AE4CB0">
        <w:rPr>
          <w:rFonts w:ascii="Calibri" w:hAnsi="Calibri" w:cs="Calibri"/>
          <w:szCs w:val="24"/>
        </w:rPr>
        <w:t xml:space="preserve"> (Gramedia Pustaka Utama, 2018).</w:t>
      </w:r>
      <w:r>
        <w:fldChar w:fldCharType="end"/>
      </w:r>
    </w:p>
  </w:footnote>
  <w:footnote w:id="12">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jsNjMjgv","properties":{"formattedCitation":"Abdul Rauf et al., {\\i{}Digital Marketing\\uc0\\u8239{}: Konsep dan Strategi} (Penerbit Insania, 2021).","plainCitation":"Abdul Rauf et al., Digital Marketing : Konsep dan Strategi (Penerbit Insania, 2021).","noteIndex":12},"citationItems":[{"id":149,"uris":["http://zotero.org/users/6208086/items/PP7BFWKJ"],"itemData":{"id":149,"type":"book","abstract":"Buku ini merupakan simbol semangat intelektual dalam mengakaji tentang digital marketing : konsep dan strategi yang terbit pada tahun 2021. Kontributor dari buku ini adalah para peneliti dan dosen dari berbagai kampus di Indonesia. Mereka memiliki latar belakang pendidikan yang berbeda. Penulisan buku ini dilandasi atas pentingnya update penelitian terbaru tentang kajian digital marketing dalam berbagai bidang yang menjadi isu dan problematika saat ini.Buku ini terdiri dari 15 artikel yang dimasukan ke dalam 15 bab di dalam buku ini. Upaya penyusunan buku ini dilakukan untuk mendokumentasikan karya-karya yang dihasilkan para penulis sehingga dapat bermanfaat bagi pembaca secara lebih luas.","ISBN":"9786239675097","language":"id","note":"Google-Books-ID: nSU5EAAAQBAJ","number-of-pages":"332","publisher":"Penerbit Insania","source":"Google Books","title":"Digital Marketing : Konsep dan Strategi","title-short":"Digital Marketing","author":[{"family":"Rauf","given":"Abdul"},{"family":"Manullang","given":"Sardjana Orba"},{"family":"P.S","given":"Tri Endi Ardiansyah"},{"family":"Diba","given":"Farah"},{"family":"Akbar","given":"Ilham"},{"family":"Awaluddin","given":"Robi"},{"family":"Muniarty","given":"Puji"},{"family":"Firmansyah","given":"Hamdan"},{"family":"Mundzir","given":"Ahmad"},{"family":"Manalu","given":"Vigory Gloriman"},{"family":"Depari","given":"Genesis Sembiring"},{"family":"Rahajeng","given":"Elsy"},{"family":"Apriyanti","given":"Metha Dwi"},{"family":"Riorini","given":"Sri Vandayuli"},{"family":"Yahawi","given":"Seleman Hardi"}],"issued":{"date-parts":[["2021",7,5]]}}}],"schema":"https://github.com/citation-style-language/schema/raw/master/csl-citation.json"} </w:instrText>
      </w:r>
      <w:r>
        <w:fldChar w:fldCharType="separate"/>
      </w:r>
      <w:r w:rsidR="00AE4CB0" w:rsidRPr="00AE4CB0">
        <w:rPr>
          <w:rFonts w:ascii="Calibri" w:hAnsi="Calibri" w:cs="Calibri"/>
          <w:szCs w:val="24"/>
        </w:rPr>
        <w:t xml:space="preserve">Abdul Rauf et al., </w:t>
      </w:r>
      <w:r w:rsidR="00AE4CB0" w:rsidRPr="00AE4CB0">
        <w:rPr>
          <w:rFonts w:ascii="Calibri" w:hAnsi="Calibri" w:cs="Calibri"/>
          <w:i/>
          <w:iCs/>
          <w:szCs w:val="24"/>
        </w:rPr>
        <w:t>Digital Marketing : Konsep dan Strategi</w:t>
      </w:r>
      <w:r w:rsidR="00AE4CB0" w:rsidRPr="00AE4CB0">
        <w:rPr>
          <w:rFonts w:ascii="Calibri" w:hAnsi="Calibri" w:cs="Calibri"/>
          <w:szCs w:val="24"/>
        </w:rPr>
        <w:t xml:space="preserve"> (Penerbit Insania, 2021).</w:t>
      </w:r>
      <w:r>
        <w:fldChar w:fldCharType="end"/>
      </w:r>
    </w:p>
  </w:footnote>
  <w:footnote w:id="13">
    <w:p w:rsidR="005A7FC8" w:rsidRDefault="005A7FC8" w:rsidP="000933FB">
      <w:pPr>
        <w:pStyle w:val="FootnoteText"/>
      </w:pPr>
      <w:r>
        <w:rPr>
          <w:rStyle w:val="FootnoteReference"/>
        </w:rPr>
        <w:footnoteRef/>
      </w:r>
      <w:r>
        <w:t xml:space="preserve"> </w:t>
      </w:r>
      <w:r>
        <w:fldChar w:fldCharType="begin"/>
      </w:r>
      <w:r>
        <w:instrText xml:space="preserve"> ADDIN ZOTERO_ITEM CSL_CITATION {"citationID":"oRFskb6h","properties":{"formattedCitation":"Dr Dadang Munandar M.Si S. E., {\\i{}DIGITAL MARKETING} (Cipta Media Nusantara, n.d.).","plainCitation":"Dr Dadang Munandar M.Si S. E., DIGITAL MARKETING (Cipta Media Nusantara, n.d.).","noteIndex":13},"citationItems":[{"id":151,"uris":["http://zotero.org/users/6208086/items/QPTM4ECZ"],"itemData":{"id":151,"type":"book","abstract":"Teknologi digital adalah salah satu bagian perkembangan yang ditawarkan serta menyebabkan perubahan besar-besaran di era saat ini. Banyak pelaku usaha dan perusahaan memanfaatkan digital marketing untuk memasarkan produk maupun jasa mereka. Iklan dan promosi digital marketing sangat mudah untuk dijalankan dan memiliki tingkat efisiensi yang tinggi, karena platform digital semakin banyak penggunanya dalam kegiatan sehari-hari, masyarakat semakin beralih melakukan kegiatan pembelian secara online dari pada pergi ke toko fisik.Melalui buku ini, penulis mencoba memaparkan beberapa hal menarik yang perlu dipahami oleh siapapun yang ingin terjun di dunia digital, khususnya digital marketing. Beberapa pokok bahasan buku ini antara lain; Konsep Pemasaran Digital/Digital Marketing, Tahapan-Tahapan Efektifitas Pemasaran Digital, Media Sosial Dalam Digital Marketing, Keunggulan Digital Marketing Dengan Konvensional, Pengembangan Dan Desain Web, Search Engine Optimization (Seo, Search Advertising Dan Online Advertising, Sampai Terkait Dengan Pola Kepemimpinan Digital. Semua akan dibahas secara dirinici dalam buku ini.Dengan membaca buku ini akan menerjemahkan kegiatan pemasaran yang dilakukan dengan internet. Penggunaan internet atau teknologi akan membantu memperluas, sekaligus meningkatkan fungsi dari pemasaran tradisional sebelumnya.","ISBN":"9786235647708","language":"id","note":"Google-Books-ID: 99B0EAAAQBAJ","number-of-pages":"151","publisher":"Cipta Media Nusantara","source":"Google Books","title":"DIGITAL MARKETING","author":[{"family":"M.Si","given":"Dr Dadang Munandar","suffix":"S. E."}]}}],"schema":"https://github.com/citation-style-language/schema/raw/master/csl-citation.json"} </w:instrText>
      </w:r>
      <w:r>
        <w:fldChar w:fldCharType="separate"/>
      </w:r>
      <w:r w:rsidRPr="000933FB">
        <w:rPr>
          <w:rFonts w:ascii="Calibri" w:hAnsi="Calibri" w:cs="Calibri"/>
          <w:szCs w:val="24"/>
        </w:rPr>
        <w:t xml:space="preserve">Dr Dadang Munandar M.Si S. E., </w:t>
      </w:r>
      <w:r w:rsidR="00106AA5" w:rsidRPr="00106AA5">
        <w:rPr>
          <w:rFonts w:ascii="Calibri" w:hAnsi="Calibri" w:cs="Calibri"/>
          <w:i/>
          <w:iCs/>
          <w:szCs w:val="24"/>
        </w:rPr>
        <w:t>DIGITAL MARKETING</w:t>
      </w:r>
      <w:r w:rsidRPr="000933FB">
        <w:rPr>
          <w:rFonts w:ascii="Calibri" w:hAnsi="Calibri" w:cs="Calibri"/>
          <w:szCs w:val="24"/>
        </w:rPr>
        <w:t xml:space="preserve"> (Cipta Media Nusantara, n.d.).</w:t>
      </w:r>
      <w:r>
        <w:fldChar w:fldCharType="end"/>
      </w:r>
    </w:p>
  </w:footnote>
  <w:footnote w:id="14">
    <w:p w:rsidR="005A7FC8" w:rsidRDefault="005A7FC8" w:rsidP="00096A75">
      <w:pPr>
        <w:pStyle w:val="FootnoteText"/>
      </w:pPr>
      <w:r>
        <w:rPr>
          <w:rStyle w:val="FootnoteReference"/>
        </w:rPr>
        <w:footnoteRef/>
      </w:r>
      <w:r>
        <w:t xml:space="preserve"> </w:t>
      </w:r>
      <w:r>
        <w:fldChar w:fldCharType="begin"/>
      </w:r>
      <w:r w:rsidR="00AE4CB0">
        <w:instrText xml:space="preserve"> ADDIN ZOTERO_ITEM CSL_CITATION {"citationID":"nzUZ9dM5","properties":{"formattedCitation":"Mohamad Trio Febriyantoro and Debby Arisandi, \\uc0\\u8220{}Pemanfaatan Digital Marketing Bagi Usaha Mikro, Kecil Dan Menengah Pada Era Masyarakat Ekonomi Asean,\\uc0\\u8221{} {\\i{}JMD\\uc0\\u8239{}: Jurnal Riset Manajemen &amp; Bisnis Dewantara} 1, no. 2 (2018): 61\\uc0\\u8211{}76, https://doi.org/10.26533/jmd.v1i2.175.","plainCitation":"Mohamad Trio Febriyantoro and Debby Arisandi, “Pemanfaatan Digital Marketing Bagi Usaha Mikro, Kecil Dan Menengah Pada Era Masyarakat Ekonomi Asean,” JMD : Jurnal Riset Manajemen &amp; Bisnis Dewantara 1, no. 2 (2018): 61–76, https://doi.org/10.26533/jmd.v1i2.175.","dontUpdate":true,"noteIndex":14},"citationItems":[{"id":154,"uris":["http://zotero.org/users/6208086/items/QF2KC4JU"],"itemData":{"id":154,"type":"article-journal","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container-title":"JMD : Jurnal Riset Manajemen &amp; Bisnis Dewantara","DOI":"10.26533/jmd.v1i2.175","ISSN":"2654-4326","issue":"2","language":"id","license":"Copyright (c)","note":"number: 2","page":"61-76","source":"ejournal.stiedewantara.ac.id","title":"Pemanfaatan Digital Marketing Bagi Usaha Mikro, Kecil Dan Menengah Pada Era Masyarakat Ekonomi Asean","volume":"1","author":[{"family":"Febriyantoro","given":"Mohamad Trio"},{"family":"Arisandi","given":"Debby"}],"issued":{"date-parts":[["2018"]]}}}],"schema":"https://github.com/citation-style-language/schema/raw/master/csl-citation.json"} </w:instrText>
      </w:r>
      <w:r>
        <w:fldChar w:fldCharType="separate"/>
      </w:r>
      <w:r w:rsidRPr="00096A75">
        <w:rPr>
          <w:rFonts w:ascii="Calibri" w:hAnsi="Calibri" w:cs="Calibri"/>
          <w:szCs w:val="24"/>
        </w:rPr>
        <w:t xml:space="preserve">Mohamad Trio Febriyantoro and Debby Arisandi, “Pemanfaatan </w:t>
      </w:r>
      <w:r w:rsidR="00106AA5" w:rsidRPr="00106AA5">
        <w:rPr>
          <w:rFonts w:ascii="Calibri" w:hAnsi="Calibri" w:cs="Calibri"/>
          <w:i/>
          <w:iCs/>
          <w:szCs w:val="24"/>
        </w:rPr>
        <w:t>Digital marketing</w:t>
      </w:r>
      <w:r w:rsidRPr="00096A75">
        <w:rPr>
          <w:rFonts w:ascii="Calibri" w:hAnsi="Calibri" w:cs="Calibri"/>
          <w:szCs w:val="24"/>
        </w:rPr>
        <w:t xml:space="preserve"> Bagi Usaha Mikro, Kecil Dan Menengah Pada Era Masyarakat Ekonomi Asean,” </w:t>
      </w:r>
      <w:r w:rsidRPr="00096A75">
        <w:rPr>
          <w:rFonts w:ascii="Calibri" w:hAnsi="Calibri" w:cs="Calibri"/>
          <w:i/>
          <w:iCs/>
          <w:szCs w:val="24"/>
        </w:rPr>
        <w:t>JMD : Jurnal Riset Manajemen &amp; Bisnis Dewantara</w:t>
      </w:r>
      <w:r w:rsidRPr="00096A75">
        <w:rPr>
          <w:rFonts w:ascii="Calibri" w:hAnsi="Calibri" w:cs="Calibri"/>
          <w:szCs w:val="24"/>
        </w:rPr>
        <w:t xml:space="preserve"> 1, no. 2 (2018): 61–76, https://doi.org/10.26533/jmd.v1i2.175.</w:t>
      </w:r>
      <w:r>
        <w:fldChar w:fldCharType="end"/>
      </w:r>
    </w:p>
  </w:footnote>
  <w:footnote w:id="15">
    <w:p w:rsidR="005A7FC8" w:rsidRDefault="005A7FC8" w:rsidP="008F3ADE">
      <w:pPr>
        <w:pStyle w:val="FootnoteText"/>
      </w:pPr>
      <w:r>
        <w:rPr>
          <w:rStyle w:val="FootnoteReference"/>
        </w:rPr>
        <w:footnoteRef/>
      </w:r>
      <w:r>
        <w:t xml:space="preserve"> </w:t>
      </w:r>
      <w:r>
        <w:fldChar w:fldCharType="begin"/>
      </w:r>
      <w:r w:rsidR="00AE4CB0">
        <w:instrText xml:space="preserve"> ADDIN ZOTERO_ITEM CSL_CITATION {"citationID":"vRYlypda","properties":{"formattedCitation":"Clarin Tasim, \\uc0\\u8220{}10 Kendala Digital Marketing dan Cara Mengatasinya,\\uc0\\u8221{} {\\i{}ToffeeDev | Amplify Your Online Impact} (blog), April 9, 2024, https://toffeedev.com/blog/digital-marketing/kendala-digital-marketing/.","plainCitation":"Clarin Tasim, “10 Kendala Digital Marketing dan Cara Mengatasinya,” ToffeeDev | Amplify Your Online Impact (blog), April 9, 2024, https://toffeedev.com/blog/digital-marketing/kendala-digital-marketing/.","dontUpdate":true,"noteIndex":15},"citationItems":[{"id":156,"uris":["http://zotero.org/users/6208086/items/ASQPPNQL"],"itemData":{"id":156,"type":"post-weblog","abstract":"Kendala digital marketing dapat disebabkan karena persaingan yang ketat, perubahan algoritma, hingga konten berkualitas rendah. Simak lengkapnya di sini!","container-title":"ToffeeDev | Amplify Your Online Impact","language":"id","title":"10 Kendala Digital Marketing dan Cara Mengatasinya","URL":"https://toffeedev.com/blog/digital-marketing/kendala-digital-marketing/","author":[{"family":"Tasim","given":"Clarin"}],"accessed":{"date-parts":[["2024",9,10]]},"issued":{"date-parts":[["2024",4,9]]}}}],"schema":"https://github.com/citation-style-language/schema/raw/master/csl-citation.json"} </w:instrText>
      </w:r>
      <w:r>
        <w:fldChar w:fldCharType="separate"/>
      </w:r>
      <w:r w:rsidRPr="008F3ADE">
        <w:rPr>
          <w:rFonts w:ascii="Calibri" w:hAnsi="Calibri" w:cs="Calibri"/>
          <w:szCs w:val="24"/>
        </w:rPr>
        <w:t xml:space="preserve">Clarin Tasim, “10 Kendala </w:t>
      </w:r>
      <w:r w:rsidR="00106AA5" w:rsidRPr="00106AA5">
        <w:rPr>
          <w:rFonts w:ascii="Calibri" w:hAnsi="Calibri" w:cs="Calibri"/>
          <w:i/>
          <w:iCs/>
          <w:szCs w:val="24"/>
        </w:rPr>
        <w:t>Digital marketing</w:t>
      </w:r>
      <w:r w:rsidRPr="008F3ADE">
        <w:rPr>
          <w:rFonts w:ascii="Calibri" w:hAnsi="Calibri" w:cs="Calibri"/>
          <w:szCs w:val="24"/>
        </w:rPr>
        <w:t xml:space="preserve"> dan Cara Mengatasinya,” </w:t>
      </w:r>
      <w:r w:rsidRPr="008F3ADE">
        <w:rPr>
          <w:rFonts w:ascii="Calibri" w:hAnsi="Calibri" w:cs="Calibri"/>
          <w:i/>
          <w:iCs/>
          <w:szCs w:val="24"/>
        </w:rPr>
        <w:t>ToffeeDev | Amplify Your Online Impact</w:t>
      </w:r>
      <w:r w:rsidRPr="008F3ADE">
        <w:rPr>
          <w:rFonts w:ascii="Calibri" w:hAnsi="Calibri" w:cs="Calibri"/>
          <w:szCs w:val="24"/>
        </w:rPr>
        <w:t xml:space="preserve"> (blog), April 9, 2024, https://toffeedev.com/blog/digital-marketing/kendala-digital-marketing/.</w:t>
      </w:r>
      <w:r>
        <w:fldChar w:fldCharType="end"/>
      </w:r>
    </w:p>
  </w:footnote>
  <w:footnote w:id="16">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83L2QSwE","properties":{"formattedCitation":"Audina Chairun Nisa, \\uc0\\u8220{}8 Kesalahan Digital Marketing Yang Harus Kamu Hindari Beserta Tipsnya,\\uc0\\u8221{} September 14, 2020, https://www.exabytes.co.id/blog/kesalahan-digital-marketing/.","plainCitation":"Audina Chairun Nisa, “8 Kesalahan Digital Marketing Yang Harus Kamu Hindari Beserta Tipsnya,” September 14, 2020, https://www.exabytes.co.id/blog/kesalahan-digital-marketing/.","noteIndex":16},"citationItems":[{"id":160,"uris":["http://zotero.org/users/6208086/items/ARGEB6K2"],"itemData":{"id":160,"type":"post-weblog","abstract":"Belajar digital marketing memang susah susah gampang, tapi bukan berarti nggak mungkin lho. Nah berikut ini adalah kesalahan digital marketing yang harus kamu hindari beserta tipsnya","language":"en-US","note":"section: Digital Marketing","title":"8 Kesalahan Digital Marketing Yang Harus Kamu Hindari Beserta Tipsnya","URL":"https://www.exabytes.co.id/blog/kesalahan-digital-marketing/","author":[{"family":"Nisa","given":"Audina Chairun"}],"accessed":{"date-parts":[["2024",9,10]]},"issued":{"date-parts":[["2020",9,14]]}}}],"schema":"https://github.com/citation-style-language/schema/raw/master/csl-citation.json"} </w:instrText>
      </w:r>
      <w:r>
        <w:fldChar w:fldCharType="separate"/>
      </w:r>
      <w:r w:rsidR="00AE4CB0" w:rsidRPr="00AE4CB0">
        <w:rPr>
          <w:rFonts w:ascii="Calibri" w:hAnsi="Calibri" w:cs="Calibri"/>
          <w:szCs w:val="24"/>
        </w:rPr>
        <w:t>Audina Chairun Nisa, “8 Kesalahan Digital Marketing Yang Harus Kamu Hindari Beserta Tipsnya,” September 14, 2020, https://www.exabytes.co.id/blog/kesalahan-digital-marketing/.</w:t>
      </w:r>
      <w:r>
        <w:fldChar w:fldCharType="end"/>
      </w:r>
    </w:p>
  </w:footnote>
  <w:footnote w:id="17">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uitLB1aV","properties":{"formattedCitation":"Taufiq, \\uc0\\u8220{}9 Kendala Digital Marketing Dan Cara Mengatasinya,\\uc0\\u8221{} April 3, 2023, https://www.infanthree.com/kendala-digital-marketing-dan-cara-mengatasinya/.","plainCitation":"Taufiq, “9 Kendala Digital Marketing Dan Cara Mengatasinya,” April 3, 2023, https://www.infanthree.com/kendala-digital-marketing-dan-cara-mengatasinya/.","noteIndex":17},"citationItems":[{"id":158,"uris":["http://zotero.org/users/6208086/items/KSZJZIAY"],"itemData":{"id":158,"type":"post-weblog","abstract":"Kamu memiliki kendala digital marketing? Merasa terhambat karena kendala yang tengah dihadapi? Jangan khawatir ini artikel lengkap yang akan membahas terkait 9 kendala digital marketing lengkap dengan cara mengatasinya.","language":"id","note":"section: Digital Marketing","title":"9 Kendala Digital Marketing Dan Cara Mengatasinya","URL":"https://www.infanthree.com/kendala-digital-marketing-dan-cara-mengatasinya/","author":[{"literal":"Taufiq"}],"accessed":{"date-parts":[["2024",9,10]]},"issued":{"date-parts":[["2023",4,3]]}}}],"schema":"https://github.com/citation-style-language/schema/raw/master/csl-citation.json"} </w:instrText>
      </w:r>
      <w:r>
        <w:fldChar w:fldCharType="separate"/>
      </w:r>
      <w:r w:rsidR="00AE4CB0" w:rsidRPr="00AE4CB0">
        <w:rPr>
          <w:rFonts w:ascii="Calibri" w:hAnsi="Calibri" w:cs="Calibri"/>
          <w:szCs w:val="24"/>
        </w:rPr>
        <w:t>Taufiq, “9 Kendala Digital Marketing Dan Cara Mengatasinya,” April 3, 2023, https://www.infanthree.com/kendala-digital-marketing-dan-cara-mengatasinya/.</w:t>
      </w:r>
      <w:r>
        <w:fldChar w:fldCharType="end"/>
      </w:r>
    </w:p>
  </w:footnote>
  <w:footnote w:id="18">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gpaiD2MP","properties":{"formattedCitation":"Tasim, \\uc0\\u8220{}10 Kendala Digital Marketing dan Cara Mengatasinya.\\uc0\\u8221{}","plainCitation":"Tasim, “10 Kendala Digital Marketing dan Cara Mengatasinya.”","noteIndex":18},"citationItems":[{"id":156,"uris":["http://zotero.org/users/6208086/items/ASQPPNQL"],"itemData":{"id":156,"type":"post-weblog","abstract":"Kendala digital marketing dapat disebabkan karena persaingan yang ketat, perubahan algoritma, hingga konten berkualitas rendah. Simak lengkapnya di sini!","container-title":"ToffeeDev | Amplify Your Online Impact","language":"id","title":"10 Kendala Digital Marketing dan Cara Mengatasinya","URL":"https://toffeedev.com/blog/digital-marketing/kendala-digital-marketing/","author":[{"family":"Tasim","given":"Clarin"}],"accessed":{"date-parts":[["2024",9,10]]},"issued":{"date-parts":[["2024",4,9]]}}}],"schema":"https://github.com/citation-style-language/schema/raw/master/csl-citation.json"} </w:instrText>
      </w:r>
      <w:r>
        <w:fldChar w:fldCharType="separate"/>
      </w:r>
      <w:r w:rsidR="00AE4CB0" w:rsidRPr="00AE4CB0">
        <w:rPr>
          <w:rFonts w:ascii="Calibri" w:hAnsi="Calibri" w:cs="Calibri"/>
          <w:szCs w:val="24"/>
        </w:rPr>
        <w:t>Tasim, “10 Kendala Digital Marketing dan Cara Mengatasinya.”</w:t>
      </w:r>
      <w:r>
        <w:fldChar w:fldCharType="end"/>
      </w:r>
    </w:p>
  </w:footnote>
  <w:footnote w:id="19">
    <w:p w:rsidR="005A7FC8" w:rsidRDefault="005A7FC8" w:rsidP="008F3ADE">
      <w:pPr>
        <w:pStyle w:val="FootnoteText"/>
      </w:pPr>
      <w:r>
        <w:rPr>
          <w:rStyle w:val="FootnoteReference"/>
        </w:rPr>
        <w:footnoteRef/>
      </w:r>
      <w:r>
        <w:t xml:space="preserve"> </w:t>
      </w:r>
      <w:r>
        <w:fldChar w:fldCharType="begin"/>
      </w:r>
      <w:r>
        <w:instrText xml:space="preserve"> ADDIN ZOTERO_ITEM CSL_CITATION {"citationID":"R3zgP1JV","properties":{"formattedCitation":"tim GroEdu, \\uc0\\u8220{}5 MASALAH DAN SOLUSI DALAM PRAKTIK DIGITAL MARKETING - Groedu Content Marketing,\\uc0\\u8221{} October 21, 2019, https://groeducontentmarketing.com/2019/10/5-masalah-dan-solusi-dalam-praktik-digital-marketing/.","plainCitation":"tim GroEdu, “5 MASALAH DAN SOLUSI DALAM PRAKTIK DIGITAL MARKETING - Groedu Content Marketing,” October 21, 2019, https://groeducontentmarketing.com/2019/10/5-masalah-dan-solusi-dalam-praktik-digital-marketing/.","noteIndex":19},"citationItems":[{"id":162,"uris":["http://zotero.org/users/6208086/items/BKY68JCR"],"itemData":{"id":162,"type":"post-weblog","abstract":"Bertemu kembali dengan kami tim GroEdu Lembaga Konsultan Bisnis Surabaya. Pada kesempatan kali ini, kami akan menulis artikel tentang “5 Masalah dan Solusi Dalam Praktik Digital Marketing”.Di era ini dengan teknologi yang semakin berkembang, semakin pula menciptakan banyak peluang untuk mengembangkan bisnis. Kondisi seperti ini mendorong para pebisnis untuk memunculkan ide atau strategi luar biasa","language":"id","title":"5 MASALAH DAN SOLUSI DALAM PRAKTIK DIGITAL MARKETING - Groedu Content Marketing","URL":"https://groeducontentmarketing.com/2019/10/5-masalah-dan-solusi-dalam-praktik-digital-marketing/","author":[{"literal":"tim GroEdu"}],"accessed":{"date-parts":[["2024",9,10]]},"issued":{"date-parts":[["2019",10,21]]}}}],"schema":"https://github.com/citation-style-language/schema/raw/master/csl-citation.json"} </w:instrText>
      </w:r>
      <w:r>
        <w:fldChar w:fldCharType="separate"/>
      </w:r>
      <w:r w:rsidRPr="008F3ADE">
        <w:rPr>
          <w:rFonts w:ascii="Calibri" w:hAnsi="Calibri" w:cs="Calibri"/>
          <w:szCs w:val="24"/>
        </w:rPr>
        <w:t xml:space="preserve">tim GroEdu, “5 MASALAH DAN SOLUSI DALAM PRAKTIK </w:t>
      </w:r>
      <w:r w:rsidR="00106AA5" w:rsidRPr="00106AA5">
        <w:rPr>
          <w:rFonts w:ascii="Calibri" w:hAnsi="Calibri" w:cs="Calibri"/>
          <w:i/>
          <w:iCs/>
          <w:szCs w:val="24"/>
        </w:rPr>
        <w:t>DIGITAL MARKETING</w:t>
      </w:r>
      <w:r w:rsidRPr="008F3ADE">
        <w:rPr>
          <w:rFonts w:ascii="Calibri" w:hAnsi="Calibri" w:cs="Calibri"/>
          <w:szCs w:val="24"/>
        </w:rPr>
        <w:t xml:space="preserve"> - Groedu Content Marketing,” October 21, 2019, https://groeducontentmarketing.com/2019/10/5-masalah-dan-solusi-dalam-praktik-digital-marketing/.</w:t>
      </w:r>
      <w:r>
        <w:fldChar w:fldCharType="end"/>
      </w:r>
    </w:p>
  </w:footnote>
  <w:footnote w:id="20">
    <w:p w:rsidR="005A7FC8" w:rsidRDefault="005A7FC8" w:rsidP="00975170">
      <w:pPr>
        <w:pStyle w:val="FootnoteText"/>
      </w:pPr>
      <w:r>
        <w:rPr>
          <w:rStyle w:val="FootnoteReference"/>
        </w:rPr>
        <w:footnoteRef/>
      </w:r>
      <w:r>
        <w:t xml:space="preserve"> </w:t>
      </w:r>
      <w:r>
        <w:fldChar w:fldCharType="begin"/>
      </w:r>
      <w:r w:rsidR="00AE4CB0">
        <w:instrText xml:space="preserve"> ADDIN ZOTERO_ITEM CSL_CITATION {"citationID":"z3yMFyvp","properties":{"formattedCitation":"Audina Chairun Nisa, \\uc0\\u8220{}8 Kesalahan Digital Marketing Yang Harus Kamu Hindari Beserta Tipsnya,\\uc0\\u8221{} September 14, 2020, https://www.exabytes.co.id/blog/kesalahan-digital-marketing/.","plainCitation":"Audina Chairun Nisa, “8 Kesalahan Digital Marketing Yang Harus Kamu Hindari Beserta Tipsnya,” September 14, 2020, https://www.exabytes.co.id/blog/kesalahan-digital-marketing/.","dontUpdate":true,"noteIndex":20},"citationItems":[{"id":164,"uris":["http://zotero.org/users/6208086/items/EAI4NMV5"],"itemData":{"id":164,"type":"post-weblog","abstract":"Belajar digital marketing memang susah susah gampang, tapi bukan berarti nggak mungkin lho. Nah berikut ini adalah kesalahan digital marketing yang harus kamu hindari beserta tipsnya","language":"en-US","note":"section: Digital Marketing","title":"8 Kesalahan Digital Marketing Yang Harus Kamu Hindari Beserta Tipsnya","URL":"https://www.exabytes.co.id/blog/kesalahan-digital-marketing/","author":[{"family":"Nisa","given":"Audina Chairun"}],"accessed":{"date-parts":[["2024",9,10]]},"issued":{"date-parts":[["2020",9,14]]}}}],"schema":"https://github.com/citation-style-language/schema/raw/master/csl-citation.json"} </w:instrText>
      </w:r>
      <w:r>
        <w:fldChar w:fldCharType="separate"/>
      </w:r>
      <w:r w:rsidRPr="00975170">
        <w:rPr>
          <w:rFonts w:ascii="Calibri" w:hAnsi="Calibri" w:cs="Calibri"/>
          <w:szCs w:val="24"/>
        </w:rPr>
        <w:t xml:space="preserve">Audina Chairun Nisa, “8 Kesalahan </w:t>
      </w:r>
      <w:r w:rsidR="00106AA5" w:rsidRPr="00106AA5">
        <w:rPr>
          <w:rFonts w:ascii="Calibri" w:hAnsi="Calibri" w:cs="Calibri"/>
          <w:i/>
          <w:iCs/>
          <w:szCs w:val="24"/>
        </w:rPr>
        <w:t>Digital marketing</w:t>
      </w:r>
      <w:r w:rsidRPr="00975170">
        <w:rPr>
          <w:rFonts w:ascii="Calibri" w:hAnsi="Calibri" w:cs="Calibri"/>
          <w:szCs w:val="24"/>
        </w:rPr>
        <w:t xml:space="preserve"> Yang Harus Kamu Hindari Beserta Tipsnya,” September 14, 2020, https://www.exabytes.co.id/blog/kesalahan-digital-marketing/.</w:t>
      </w:r>
      <w:r>
        <w:fldChar w:fldCharType="end"/>
      </w:r>
    </w:p>
  </w:footnote>
  <w:footnote w:id="21">
    <w:p w:rsidR="005A7FC8" w:rsidRDefault="005A7FC8" w:rsidP="00975170">
      <w:pPr>
        <w:pStyle w:val="FootnoteText"/>
      </w:pPr>
      <w:r>
        <w:rPr>
          <w:rStyle w:val="FootnoteReference"/>
        </w:rPr>
        <w:footnoteRef/>
      </w:r>
      <w:r>
        <w:t xml:space="preserve"> </w:t>
      </w:r>
      <w:r>
        <w:fldChar w:fldCharType="begin"/>
      </w:r>
      <w:r w:rsidR="00AE4CB0">
        <w:instrText xml:space="preserve"> ADDIN ZOTERO_ITEM CSL_CITATION {"citationID":"FBojzVVI","properties":{"formattedCitation":"Taufiq, \\uc0\\u8220{}9 Kendala Digital Marketing Dan Cara Mengatasinya.\\uc0\\u8221{}","plainCitation":"Taufiq, “9 Kendala Digital Marketing Dan Cara Mengatasinya.”","dontUpdate":true,"noteIndex":21},"citationItems":[{"id":158,"uris":["http://zotero.org/users/6208086/items/KSZJZIAY"],"itemData":{"id":158,"type":"post-weblog","abstract":"Kamu memiliki kendala digital marketing? Merasa terhambat karena kendala yang tengah dihadapi? Jangan khawatir ini artikel lengkap yang akan membahas terkait 9 kendala digital marketing lengkap dengan cara mengatasinya.","language":"id","note":"section: Digital Marketing","title":"9 Kendala Digital Marketing Dan Cara Mengatasinya","URL":"https://www.infanthree.com/kendala-digital-marketing-dan-cara-mengatasinya/","author":[{"literal":"Taufiq"}],"accessed":{"date-parts":[["2024",9,10]]},"issued":{"date-parts":[["2023",4,3]]}}}],"schema":"https://github.com/citation-style-language/schema/raw/master/csl-citation.json"} </w:instrText>
      </w:r>
      <w:r>
        <w:fldChar w:fldCharType="separate"/>
      </w:r>
      <w:r w:rsidRPr="00975170">
        <w:rPr>
          <w:rFonts w:ascii="Calibri" w:hAnsi="Calibri" w:cs="Calibri"/>
          <w:szCs w:val="24"/>
        </w:rPr>
        <w:t xml:space="preserve">Taufiq, “9 Kendala </w:t>
      </w:r>
      <w:r w:rsidR="00106AA5" w:rsidRPr="00106AA5">
        <w:rPr>
          <w:rFonts w:ascii="Calibri" w:hAnsi="Calibri" w:cs="Calibri"/>
          <w:i/>
          <w:iCs/>
          <w:szCs w:val="24"/>
        </w:rPr>
        <w:t>Digital marketing</w:t>
      </w:r>
      <w:r w:rsidRPr="00975170">
        <w:rPr>
          <w:rFonts w:ascii="Calibri" w:hAnsi="Calibri" w:cs="Calibri"/>
          <w:szCs w:val="24"/>
        </w:rPr>
        <w:t xml:space="preserve"> Dan Cara Mengatasinya.”</w:t>
      </w:r>
      <w:r>
        <w:fldChar w:fldCharType="end"/>
      </w:r>
    </w:p>
  </w:footnote>
  <w:footnote w:id="22">
    <w:p w:rsidR="005A7FC8" w:rsidRDefault="005A7FC8" w:rsidP="00975170">
      <w:pPr>
        <w:pStyle w:val="FootnoteText"/>
      </w:pPr>
      <w:r>
        <w:rPr>
          <w:rStyle w:val="FootnoteReference"/>
        </w:rPr>
        <w:footnoteRef/>
      </w:r>
      <w:r>
        <w:t xml:space="preserve"> </w:t>
      </w:r>
      <w:r>
        <w:fldChar w:fldCharType="begin"/>
      </w:r>
      <w:r>
        <w:instrText xml:space="preserve"> ADDIN ZOTERO_ITEM CSL_CITATION {"citationID":"oP43JoqC","properties":{"formattedCitation":"Qontak Editorial, \\uc0\\u8220{}9 Cara Ampuh Mengatasi Masalah Marketing Pada Bisnis,\\uc0\\u8221{} Mekari Qontak, June 3, 2022, https://qontak.com/blog/masalah-marketing/.","plainCitation":"Qontak Editorial, “9 Cara Ampuh Mengatasi Masalah Marketing Pada Bisnis,” Mekari Qontak, June 3, 2022, https://qontak.com/blog/masalah-marketing/.","noteIndex":22},"citationItems":[{"id":166,"uris":["http://zotero.org/users/6208086/items/97ZNT3FR"],"itemData":{"id":166,"type":"webpage","abstract":"Ada bebera masalah marketing yang sering dihadapi bisnis. Pelajari 9 cara ampuh mengatasi masalah pemasaran hanya di Mekari Qontak!","container-title":"Mekari Qontak","language":"id-ID","title":"9 Cara Ampuh Mengatasi Masalah Marketing Pada Bisnis","URL":"https://qontak.com/blog/masalah-marketing/","author":[{"family":"Editorial","given":"Qontak"}],"accessed":{"date-parts":[["2024",9,10]]},"issued":{"date-parts":[["2022",6,3]]}}}],"schema":"https://github.com/citation-style-language/schema/raw/master/csl-citation.json"} </w:instrText>
      </w:r>
      <w:r>
        <w:fldChar w:fldCharType="separate"/>
      </w:r>
      <w:r w:rsidRPr="00975170">
        <w:rPr>
          <w:rFonts w:ascii="Calibri" w:hAnsi="Calibri" w:cs="Calibri"/>
          <w:szCs w:val="24"/>
        </w:rPr>
        <w:t>Qontak Editorial, “9 Cara Ampuh Mengatasi Masalah Marketing Pada Bisnis,” Mekari Qontak, June 3, 2022, https://qontak.com/blog/masalah-marketing/.</w:t>
      </w:r>
      <w:r>
        <w:fldChar w:fldCharType="end"/>
      </w:r>
    </w:p>
  </w:footnote>
  <w:footnote w:id="23">
    <w:p w:rsidR="005A7FC8" w:rsidRDefault="005A7FC8" w:rsidP="00DA6C43">
      <w:pPr>
        <w:pStyle w:val="FootnoteText"/>
      </w:pPr>
      <w:r>
        <w:rPr>
          <w:rStyle w:val="FootnoteReference"/>
        </w:rPr>
        <w:footnoteRef/>
      </w:r>
      <w:r>
        <w:t xml:space="preserve"> </w:t>
      </w:r>
      <w:r>
        <w:fldChar w:fldCharType="begin"/>
      </w:r>
      <w:r>
        <w:instrText xml:space="preserve"> ADDIN ZOTERO_ITEM CSL_CITATION {"citationID":"UWt2gOmx","properties":{"formattedCitation":"Sugiyono, {\\i{}Metode Penelitian Kuantitatif, Kualitatif, Dan Kombinasi (Mixed Method)}, Cetakan Ke-3, 2021 (Bandung: Alfabeta, 2021).","plainCitation":"Sugiyono, Metode Penelitian Kuantitatif, Kualitatif, Dan Kombinasi (Mixed Method), Cetakan Ke-3, 2021 (Bandung: Alfabeta, 2021).","noteIndex":23},"citationItems":[{"id":21,"uris":["http://zotero.org/users/6208086/items/GK2AJ5B4"],"itemData":{"id":21,"type":"book","edition":"Cetakan Ke-3, 2021","event-place":"Bandung","ISBN":"978-602-289-533-6","publisher":"Alfabeta","publisher-place":"Bandung","title":"Metode Penelitian Kuantitatif, Kualitatif, dan Kombinasi (Mixed Method)","author":[{"family":"Sugiyono","given":""}],"issued":{"date-parts":[["2021"]]}}}],"schema":"https://github.com/citation-style-language/schema/raw/master/csl-citation.json"} </w:instrText>
      </w:r>
      <w:r>
        <w:fldChar w:fldCharType="separate"/>
      </w:r>
      <w:r w:rsidRPr="00DA6C43">
        <w:rPr>
          <w:rFonts w:ascii="Calibri" w:hAnsi="Calibri" w:cs="Calibri"/>
          <w:szCs w:val="24"/>
        </w:rPr>
        <w:t xml:space="preserve">Sugiyono, </w:t>
      </w:r>
      <w:r w:rsidRPr="00DA6C43">
        <w:rPr>
          <w:rFonts w:ascii="Calibri" w:hAnsi="Calibri" w:cs="Calibri"/>
          <w:i/>
          <w:iCs/>
          <w:szCs w:val="24"/>
        </w:rPr>
        <w:t>Metode Penelitian Kuantitatif, Kualitatif, Dan Kombinasi (Mixed Method)</w:t>
      </w:r>
      <w:r w:rsidRPr="00DA6C43">
        <w:rPr>
          <w:rFonts w:ascii="Calibri" w:hAnsi="Calibri" w:cs="Calibri"/>
          <w:szCs w:val="24"/>
        </w:rPr>
        <w:t>, Cetakan Ke-3, 2021 (Bandung: Alfabeta, 2021).</w:t>
      </w:r>
      <w:r>
        <w:fldChar w:fldCharType="end"/>
      </w:r>
    </w:p>
  </w:footnote>
  <w:footnote w:id="24">
    <w:p w:rsidR="005A7FC8" w:rsidRDefault="005A7FC8" w:rsidP="006656B3">
      <w:pPr>
        <w:pStyle w:val="FootnoteText"/>
      </w:pPr>
      <w:r>
        <w:rPr>
          <w:rStyle w:val="FootnoteReference"/>
        </w:rPr>
        <w:footnoteRef/>
      </w:r>
      <w:r>
        <w:t xml:space="preserve"> </w:t>
      </w:r>
      <w:r>
        <w:fldChar w:fldCharType="begin"/>
      </w:r>
      <w:r>
        <w:instrText xml:space="preserve"> ADDIN ZOTERO_ITEM CSL_CITATION {"citationID":"Qxj0FGP3","properties":{"formattedCitation":"Norman K. Denzin and Yvonna S. Lincoln, {\\i{}The SAGE Handbook of Qualitative Research} (SAGE Publications, 2017).","plainCitation":"Norman K. Denzin and Yvonna S. Lincoln, The SAGE Handbook of Qualitative Research (SAGE Publications, 2017).","noteIndex":24},"citationItems":[{"id":171,"uris":["http://zotero.org/users/6208086/items/LCWIVFJU"],"itemData":{"id":171,"type":"book","abstract":"The substantially updated and revised Fifth Edition of The SAGE Handbook of Qualitative Research by editors Norman K. Denzin and Yvonna S. Lincoln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ISBN":"978-1-4833-4981-7","language":"en","note":"Google-Books-ID: AmPgDQAAQBAJ","number-of-pages":"1810","publisher":"SAGE Publications","source":"Google Books","title":"The SAGE Handbook of Qualitative Research","author":[{"family":"Denzin","given":"Norman K."},{"family":"Lincoln","given":"Yvonna S."}],"issued":{"date-parts":[["2017",1,5]]}}}],"schema":"https://github.com/citation-style-language/schema/raw/master/csl-citation.json"} </w:instrText>
      </w:r>
      <w:r>
        <w:fldChar w:fldCharType="separate"/>
      </w:r>
      <w:r w:rsidRPr="006656B3">
        <w:rPr>
          <w:rFonts w:ascii="Calibri" w:hAnsi="Calibri" w:cs="Calibri"/>
          <w:szCs w:val="24"/>
        </w:rPr>
        <w:t>Norman K</w:t>
      </w:r>
      <w:r>
        <w:rPr>
          <w:rFonts w:ascii="Calibri" w:hAnsi="Calibri" w:cs="Calibri"/>
          <w:szCs w:val="24"/>
        </w:rPr>
        <w:t xml:space="preserve">. Denzin and Yvonna S. Lincoln, </w:t>
      </w:r>
      <w:r w:rsidRPr="006656B3">
        <w:rPr>
          <w:rFonts w:ascii="Calibri" w:hAnsi="Calibri" w:cs="Calibri"/>
          <w:i/>
          <w:iCs/>
          <w:szCs w:val="24"/>
        </w:rPr>
        <w:t>The SAGE Handbook of Qualitative Research</w:t>
      </w:r>
      <w:r w:rsidRPr="006656B3">
        <w:rPr>
          <w:rFonts w:ascii="Calibri" w:hAnsi="Calibri" w:cs="Calibri"/>
          <w:szCs w:val="24"/>
        </w:rPr>
        <w:t xml:space="preserve"> (SAGE Publications, 2017).</w:t>
      </w:r>
      <w:r>
        <w:fldChar w:fldCharType="end"/>
      </w:r>
    </w:p>
  </w:footnote>
  <w:footnote w:id="25">
    <w:p w:rsidR="005A7FC8" w:rsidRDefault="005A7FC8" w:rsidP="00241A8C">
      <w:pPr>
        <w:pStyle w:val="FootnoteText"/>
      </w:pPr>
      <w:r>
        <w:rPr>
          <w:rStyle w:val="FootnoteReference"/>
        </w:rPr>
        <w:footnoteRef/>
      </w:r>
      <w:r>
        <w:t xml:space="preserve"> </w:t>
      </w:r>
      <w:r>
        <w:fldChar w:fldCharType="begin"/>
      </w:r>
      <w:r>
        <w:instrText xml:space="preserve"> ADDIN ZOTERO_ITEM CSL_CITATION {"citationID":"o6qFPxHr","properties":{"formattedCitation":"kholila and Any Urwatul Wusko, \\uc0\\u8220{}A OPTIMALISASI DIGITAL MARKETING SEBAGAI UPAYA PENINGKATAN KINERJA PEMASARAN KRIPIK BUAH LEVINA DI DESA SUMBER PASIR KEC.PAKIS KAB. MALANG,\\uc0\\u8221{} {\\i{}PROFICIO} 5, no. 1 (February 2, 2024): 887\\uc0\\u8211{}96, https://doi.org/10.36728/jpf.v5i1.3247.","plainCitation":"kholila and Any Urwatul Wusko, “A OPTIMALISASI DIGITAL MARKETING SEBAGAI UPAYA PENINGKATAN KINERJA PEMASARAN KRIPIK BUAH LEVINA DI DESA SUMBER PASIR KEC.PAKIS KAB. MALANG,” PROFICIO 5, no. 1 (February 2, 2024): 887–96, https://doi.org/10.36728/jpf.v5i1.3247.","noteIndex":25},"citationItems":[{"id":173,"uris":["http://zotero.org/users/6208086/items/4P4FIDVQ"],"itemData":{"id":173,"type":"article-journal","abstract":"Digital marketing adalah konsep yang melibatkan penggunaan teknologi digital dan berbagai platform online untuk berinteraksi, berkomunikasi, dan mempromosikan produk, layanan, atau merek kepada audiens yang ditargetkan. Ini melibatkan penggunaan internet, perangkat mobile, media sosial, email, situs web, dan berbagai alat digital lainnya untuk menciptakan, menyebarkan, dan mengoptimalkan pesan-pesan pemasaran guna mencapai tujuan-tujuan bisnis tertentu. Dalam pengertian abstraknya, digital marketing adalah tentang bagaimana sebuah entitas (baik itu bisnis, merek, atau organisasi) menggunakan alat-alat dan teknologi digital untuk berinteraksi dengan konsumen atau audiens potensial secara efektif, memperluas jangkauan merek, membangun hubungan, mempengaruhi perilaku pembelian, dan akhirnya mencapai keberhasilan dalam upaya pemasaran. Hal ini juga mencakup analisis data dan penggunaan informasi tersebut untuk meningkatkan strategi pemasaran secara terus-menerus. Digital marketing memberikan banyak keunggulan, termasuk pengukuran yang lebih akurat, penargetan yang lebih tepat, interaksi yang lebih langsung dengan audiens, dan kemampuan untuk memodifikasi kampanye secara real-time. Hal ini memungkinkan perusahaan untuk mengembangkan hubungan yang lebih kuat dengan pelanggan, meningkatkan kesadaran merek, serta meningkatkan konversi dan penjualan.","container-title":"PROFICIO","DOI":"10.36728/jpf.v5i1.3247","ISSN":"2775-3492","issue":"1","language":"en","license":"Copyright (c) 2024 PROFICIO","note":"number: 1","page":"887-896","source":"ejournal.utp.ac.id","title":"A OPTIMALISASI DIGITAL MARKETING SEBAGAI UPAYA PENINGKATAN KINERJA PEMASARAN KRIPIK BUAH LEVINA DI DESA SUMBER PASIR KEC.PAKIS KAB. MALANG","volume":"5","author":[{"family":"kholila","given":""},{"family":"Wusko","given":"Any Urwatul"}],"issued":{"date-parts":[["2024",2,2]]}}}],"schema":"https://github.com/citation-style-language/schema/raw/master/csl-citation.json"} </w:instrText>
      </w:r>
      <w:r>
        <w:fldChar w:fldCharType="separate"/>
      </w:r>
      <w:r w:rsidRPr="00241A8C">
        <w:rPr>
          <w:rFonts w:ascii="Calibri" w:hAnsi="Calibri" w:cs="Calibri"/>
          <w:szCs w:val="24"/>
        </w:rPr>
        <w:t xml:space="preserve">kholila and Any Urwatul Wusko, “A OPTIMALISASI </w:t>
      </w:r>
      <w:r w:rsidR="00106AA5" w:rsidRPr="00106AA5">
        <w:rPr>
          <w:rFonts w:ascii="Calibri" w:hAnsi="Calibri" w:cs="Calibri"/>
          <w:i/>
          <w:iCs/>
          <w:szCs w:val="24"/>
        </w:rPr>
        <w:t>DIGITAL MARKETING</w:t>
      </w:r>
      <w:r w:rsidRPr="00241A8C">
        <w:rPr>
          <w:rFonts w:ascii="Calibri" w:hAnsi="Calibri" w:cs="Calibri"/>
          <w:szCs w:val="24"/>
        </w:rPr>
        <w:t xml:space="preserve"> SEBAGAI UPAYA PENINGKATAN KINERJA PEMASARAN KRIPIK BUAH LEVINA DI DESA SUMBER PASIR KEC.PAKIS KAB. MALANG,” </w:t>
      </w:r>
      <w:r w:rsidRPr="00241A8C">
        <w:rPr>
          <w:rFonts w:ascii="Calibri" w:hAnsi="Calibri" w:cs="Calibri"/>
          <w:i/>
          <w:iCs/>
          <w:szCs w:val="24"/>
        </w:rPr>
        <w:t>PROFICIO</w:t>
      </w:r>
      <w:r w:rsidRPr="00241A8C">
        <w:rPr>
          <w:rFonts w:ascii="Calibri" w:hAnsi="Calibri" w:cs="Calibri"/>
          <w:szCs w:val="24"/>
        </w:rPr>
        <w:t xml:space="preserve"> 5, no. 1 (February 2, 2024): 887–96, https://doi.org/10.36728/jpf.v5i1.3247.</w:t>
      </w:r>
      <w:r>
        <w:fldChar w:fldCharType="end"/>
      </w:r>
    </w:p>
  </w:footnote>
  <w:footnote w:id="26">
    <w:p w:rsidR="005A7FC8" w:rsidRDefault="005A7FC8" w:rsidP="00241A8C">
      <w:pPr>
        <w:pStyle w:val="FootnoteText"/>
      </w:pPr>
      <w:r>
        <w:rPr>
          <w:rStyle w:val="FootnoteReference"/>
        </w:rPr>
        <w:footnoteRef/>
      </w:r>
      <w:r>
        <w:t xml:space="preserve"> </w:t>
      </w:r>
      <w:r>
        <w:fldChar w:fldCharType="begin"/>
      </w:r>
      <w:r>
        <w:instrText xml:space="preserve"> ADDIN ZOTERO_ITEM CSL_CITATION {"citationID":"ZMXPL5kr","properties":{"formattedCitation":"Taufan Febriyanto, wawancara dengan pemilik toko al-Barokah.","plainCitation":"Taufan Febriyanto, wawancara dengan pemilik toko al-Barokah.","noteIndex":26},"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241A8C">
        <w:rPr>
          <w:rFonts w:ascii="Calibri" w:hAnsi="Calibri" w:cs="Calibri"/>
        </w:rPr>
        <w:t>Taufan Febriyanto, wawancara dengan pemilik toko al-Barokah.</w:t>
      </w:r>
      <w:r>
        <w:fldChar w:fldCharType="end"/>
      </w:r>
    </w:p>
  </w:footnote>
  <w:footnote w:id="27">
    <w:p w:rsidR="005A7FC8" w:rsidRDefault="005A7FC8" w:rsidP="003509D6">
      <w:pPr>
        <w:pStyle w:val="FootnoteText"/>
      </w:pPr>
      <w:r>
        <w:rPr>
          <w:rStyle w:val="FootnoteReference"/>
        </w:rPr>
        <w:footnoteRef/>
      </w:r>
      <w:r>
        <w:t xml:space="preserve"> </w:t>
      </w:r>
      <w:r>
        <w:fldChar w:fldCharType="begin"/>
      </w:r>
      <w:r>
        <w:instrText xml:space="preserve"> ADDIN ZOTERO_ITEM CSL_CITATION {"citationID":"Z2m3W12C","properties":{"formattedCitation":"kholila and Wusko, \\uc0\\u8220{}A OPTIMALISASI DIGITAL MARKETING SEBAGAI UPAYA PENINGKATAN KINERJA PEMASARAN KRIPIK BUAH LEVINA DI DESA SUMBER PASIR KEC.PAKIS KAB. MALANG.\\uc0\\u8221{}","plainCitation":"kholila and Wusko, “A OPTIMALISASI DIGITAL MARKETING SEBAGAI UPAYA PENINGKATAN KINERJA PEMASARAN KRIPIK BUAH LEVINA DI DESA SUMBER PASIR KEC.PAKIS KAB. MALANG.”","noteIndex":27},"citationItems":[{"id":173,"uris":["http://zotero.org/users/6208086/items/4P4FIDVQ"],"itemData":{"id":173,"type":"article-journal","abstract":"Digital marketing adalah konsep yang melibatkan penggunaan teknologi digital dan berbagai platform online untuk berinteraksi, berkomunikasi, dan mempromosikan produk, layanan, atau merek kepada audiens yang ditargetkan. Ini melibatkan penggunaan internet, perangkat mobile, media sosial, email, situs web, dan berbagai alat digital lainnya untuk menciptakan, menyebarkan, dan mengoptimalkan pesan-pesan pemasaran guna mencapai tujuan-tujuan bisnis tertentu. Dalam pengertian abstraknya, digital marketing adalah tentang bagaimana sebuah entitas (baik itu bisnis, merek, atau organisasi) menggunakan alat-alat dan teknologi digital untuk berinteraksi dengan konsumen atau audiens potensial secara efektif, memperluas jangkauan merek, membangun hubungan, mempengaruhi perilaku pembelian, dan akhirnya mencapai keberhasilan dalam upaya pemasaran. Hal ini juga mencakup analisis data dan penggunaan informasi tersebut untuk meningkatkan strategi pemasaran secara terus-menerus. Digital marketing memberikan banyak keunggulan, termasuk pengukuran yang lebih akurat, penargetan yang lebih tepat, interaksi yang lebih langsung dengan audiens, dan kemampuan untuk memodifikasi kampanye secara real-time. Hal ini memungkinkan perusahaan untuk mengembangkan hubungan yang lebih kuat dengan pelanggan, meningkatkan kesadaran merek, serta meningkatkan konversi dan penjualan.","container-title":"PROFICIO","DOI":"10.36728/jpf.v5i1.3247","ISSN":"2775-3492","issue":"1","language":"en","license":"Copyright (c) 2024 PROFICIO","note":"number: 1","page":"887-896","source":"ejournal.utp.ac.id","title":"A OPTIMALISASI DIGITAL MARKETING SEBAGAI UPAYA PENINGKATAN KINERJA PEMASARAN KRIPIK BUAH LEVINA DI DESA SUMBER PASIR KEC.PAKIS KAB. MALANG","volume":"5","author":[{"family":"kholila","given":""},{"family":"Wusko","given":"Any Urwatul"}],"issued":{"date-parts":[["2024",2,2]]}}}],"schema":"https://github.com/citation-style-language/schema/raw/master/csl-citation.json"} </w:instrText>
      </w:r>
      <w:r>
        <w:fldChar w:fldCharType="separate"/>
      </w:r>
      <w:r w:rsidRPr="003509D6">
        <w:rPr>
          <w:rFonts w:ascii="Calibri" w:hAnsi="Calibri" w:cs="Calibri"/>
          <w:szCs w:val="24"/>
        </w:rPr>
        <w:t xml:space="preserve">kholila and Wusko, “A OPTIMALISASI </w:t>
      </w:r>
      <w:r w:rsidR="00106AA5" w:rsidRPr="00106AA5">
        <w:rPr>
          <w:rFonts w:ascii="Calibri" w:hAnsi="Calibri" w:cs="Calibri"/>
          <w:i/>
          <w:iCs/>
          <w:szCs w:val="24"/>
        </w:rPr>
        <w:t>DIGITAL MARKETING</w:t>
      </w:r>
      <w:r w:rsidRPr="003509D6">
        <w:rPr>
          <w:rFonts w:ascii="Calibri" w:hAnsi="Calibri" w:cs="Calibri"/>
          <w:szCs w:val="24"/>
        </w:rPr>
        <w:t xml:space="preserve"> SEBAGAI UPAYA PENINGKATAN KINERJA PEMASARAN KRIPIK BUAH LEVINA DI DESA SUMBER PASIR KEC.PAKIS KAB. MALANG.”</w:t>
      </w:r>
      <w:r>
        <w:fldChar w:fldCharType="end"/>
      </w:r>
    </w:p>
  </w:footnote>
  <w:footnote w:id="28">
    <w:p w:rsidR="005A7FC8" w:rsidRDefault="005A7FC8" w:rsidP="006B2CEF">
      <w:pPr>
        <w:pStyle w:val="FootnoteText"/>
      </w:pPr>
      <w:r>
        <w:rPr>
          <w:rStyle w:val="FootnoteReference"/>
        </w:rPr>
        <w:footnoteRef/>
      </w:r>
      <w:r>
        <w:t xml:space="preserve"> </w:t>
      </w:r>
      <w:r>
        <w:fldChar w:fldCharType="begin"/>
      </w:r>
      <w:r>
        <w:instrText xml:space="preserve"> ADDIN ZOTERO_ITEM CSL_CITATION {"citationID":"aXLtAxx9","properties":{"formattedCitation":"Taufan Febriyanto, wawancara dengan pemilik toko al-Barokah.","plainCitation":"Taufan Febriyanto, wawancara dengan pemilik toko al-Barokah.","noteIndex":28},"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6B2CEF">
        <w:rPr>
          <w:rFonts w:ascii="Calibri" w:hAnsi="Calibri" w:cs="Calibri"/>
        </w:rPr>
        <w:t>Taufan Febriyanto, wawancara dengan pemilik toko al-Barokah.</w:t>
      </w:r>
      <w:r>
        <w:fldChar w:fldCharType="end"/>
      </w:r>
    </w:p>
  </w:footnote>
  <w:footnote w:id="29">
    <w:p w:rsidR="005A7FC8" w:rsidRDefault="005A7FC8" w:rsidP="006B2CEF">
      <w:pPr>
        <w:pStyle w:val="FootnoteText"/>
      </w:pPr>
      <w:r>
        <w:rPr>
          <w:rStyle w:val="FootnoteReference"/>
        </w:rPr>
        <w:footnoteRef/>
      </w:r>
      <w:r>
        <w:t xml:space="preserve"> </w:t>
      </w:r>
      <w:r>
        <w:fldChar w:fldCharType="begin"/>
      </w:r>
      <w:r>
        <w:instrText xml:space="preserve"> ADDIN ZOTERO_ITEM CSL_CITATION {"citationID":"tp4vhWRE","properties":{"formattedCitation":"Adhi Murti Citra Amalia H, \\uc0\\u8220{}Riset Dalam Strategi Pemasaran Digital,\\uc0\\u8221{} {\\i{}Public Relations} (blog), accessed September 27, 2024, https://binus.ac.id/malang/public-relations/2022/12/14/riset-dalam-strategi-pemasaran-digital/.","plainCitation":"Adhi Murti Citra Amalia H, “Riset Dalam Strategi Pemasaran Digital,” Public Relations (blog), accessed September 27, 2024, https://binus.ac.id/malang/public-relations/2022/12/14/riset-dalam-strategi-pemasaran-digital/.","noteIndex":29},"citationItems":[{"id":180,"uris":["http://zotero.org/users/6208086/items/2I2HNVWC"],"itemData":{"id":180,"type":"post-weblog","abstract":"Dalam bukunya yang berjudul, “Social Media and Mobile Marketing Strategy”, Punet Singh Bhatia (2020) meyebutkan bahwa riset sangat diperlukan ketika kita ingin membuat strategi pemasaran, khususnya di platform digital. Bhatia menyebutkan bahwa terdapat beberapa langkah yang perlu kita ikuti dalam membuat riset, yaitu: Research: Mengumpulkan data dari banyak sumber untuk memperkuat pengetahuan kita sebelum kita […]","container-title":"Public Relations","title":"Riset dalam Strategi Pemasaran Digital","URL":"https://binus.ac.id/malang/public-relations/2022/12/14/riset-dalam-strategi-pemasaran-digital/","author":[{"literal":"Adhi Murti Citra Amalia H"}],"accessed":{"date-parts":[["2024",9,27]]}}}],"schema":"https://github.com/citation-style-language/schema/raw/master/csl-citation.json"} </w:instrText>
      </w:r>
      <w:r>
        <w:fldChar w:fldCharType="separate"/>
      </w:r>
      <w:r w:rsidRPr="006B2CEF">
        <w:rPr>
          <w:rFonts w:ascii="Calibri" w:hAnsi="Calibri" w:cs="Calibri"/>
          <w:szCs w:val="24"/>
        </w:rPr>
        <w:t xml:space="preserve">Adhi Murti Citra Amalia H, “Riset Dalam Strategi Pemasaran Digital,” </w:t>
      </w:r>
      <w:r w:rsidRPr="006B2CEF">
        <w:rPr>
          <w:rFonts w:ascii="Calibri" w:hAnsi="Calibri" w:cs="Calibri"/>
          <w:i/>
          <w:iCs/>
          <w:szCs w:val="24"/>
        </w:rPr>
        <w:t>Public Relations</w:t>
      </w:r>
      <w:r w:rsidRPr="006B2CEF">
        <w:rPr>
          <w:rFonts w:ascii="Calibri" w:hAnsi="Calibri" w:cs="Calibri"/>
          <w:szCs w:val="24"/>
        </w:rPr>
        <w:t xml:space="preserve"> (blog), accessed September 27, 2024, https://binus.ac.id/malang/public-relations/2022/12/14/riset-dalam-strategi-pemasaran-digital/.</w:t>
      </w:r>
      <w:r>
        <w:fldChar w:fldCharType="end"/>
      </w:r>
    </w:p>
  </w:footnote>
  <w:footnote w:id="30">
    <w:p w:rsidR="005A7FC8" w:rsidRDefault="005A7FC8" w:rsidP="00AE4CB0">
      <w:pPr>
        <w:pStyle w:val="FootnoteText"/>
      </w:pPr>
      <w:r>
        <w:rPr>
          <w:rStyle w:val="FootnoteReference"/>
        </w:rPr>
        <w:footnoteRef/>
      </w:r>
      <w:r>
        <w:t xml:space="preserve"> </w:t>
      </w:r>
      <w:r>
        <w:fldChar w:fldCharType="begin"/>
      </w:r>
      <w:r>
        <w:instrText xml:space="preserve"> ADDIN ZOTERO_ITEM CSL_CITATION {"citationID":"s0iM92BH","properties":{"formattedCitation":"sws.co.id, \\uc0\\u8220{}Metode Riset Pasar - Modul 2 Belajar Digital Marketing,\\uc0\\u8221{} {\\i{}SWS Digital Agency} (blog), July 2, 2023, https://www.sws.co.id/metode-riset-pasar/.","plainCitation":"sws.co.id, “Metode Riset Pasar - Modul 2 Belajar Digital Marketing,” SWS Digital Agency (blog), July 2, 2023, https://www.sws.co.id/metode-riset-pasar/.","noteIndex":30},"citationItems":[{"id":182,"uris":["http://zotero.org/users/6208086/items/J7YIRTRM"],"itemData":{"id":182,"type":"post-weblog","abstract":"Metode riset pasar merupakan langkah penting dalam pengembangan strategi pemasaran yang efektif, terutama dalam konteks digital marketing.","container-title":"SWS Digital Agency","language":"id-ID","title":"Metode Riset Pasar - Modul 2 Belajar Digital Marketing","URL":"https://www.sws.co.id/metode-riset-pasar/","author":[{"family":"sws.co.id","given":""}],"accessed":{"date-parts":[["2024",9,27]]},"issued":{"date-parts":[["2023",7,2]]}}}],"schema":"https://github.com/citation-style-language/schema/raw/master/csl-citation.json"} </w:instrText>
      </w:r>
      <w:r>
        <w:fldChar w:fldCharType="separate"/>
      </w:r>
      <w:r w:rsidR="00AE4CB0" w:rsidRPr="00AE4CB0">
        <w:rPr>
          <w:rFonts w:ascii="Calibri" w:hAnsi="Calibri" w:cs="Calibri"/>
          <w:szCs w:val="24"/>
        </w:rPr>
        <w:t xml:space="preserve">sws.co.id, “Metode Riset Pasar - Modul 2 Belajar Digital Marketing,” </w:t>
      </w:r>
      <w:r w:rsidR="00AE4CB0" w:rsidRPr="00AE4CB0">
        <w:rPr>
          <w:rFonts w:ascii="Calibri" w:hAnsi="Calibri" w:cs="Calibri"/>
          <w:i/>
          <w:iCs/>
          <w:szCs w:val="24"/>
        </w:rPr>
        <w:t>SWS Digital Agency</w:t>
      </w:r>
      <w:r w:rsidR="00AE4CB0" w:rsidRPr="00AE4CB0">
        <w:rPr>
          <w:rFonts w:ascii="Calibri" w:hAnsi="Calibri" w:cs="Calibri"/>
          <w:szCs w:val="24"/>
        </w:rPr>
        <w:t xml:space="preserve"> (blog), July 2, 2023, https://www.sws.co.id/metode-riset-pasar/.</w:t>
      </w:r>
      <w:r>
        <w:fldChar w:fldCharType="end"/>
      </w:r>
    </w:p>
  </w:footnote>
  <w:footnote w:id="31">
    <w:p w:rsidR="005A7FC8" w:rsidRDefault="005A7FC8" w:rsidP="00E754D8">
      <w:pPr>
        <w:pStyle w:val="FootnoteText"/>
      </w:pPr>
      <w:r>
        <w:rPr>
          <w:rStyle w:val="FootnoteReference"/>
        </w:rPr>
        <w:footnoteRef/>
      </w:r>
      <w:r>
        <w:t xml:space="preserve"> </w:t>
      </w:r>
      <w:r>
        <w:fldChar w:fldCharType="begin"/>
      </w:r>
      <w:r>
        <w:instrText xml:space="preserve"> ADDIN ZOTERO_ITEM CSL_CITATION {"citationID":"CvRWXGkD","properties":{"formattedCitation":"Taufan Febriyanto, wawancara dengan pemilik toko al-Barokah.","plainCitation":"Taufan Febriyanto, wawancara dengan pemilik toko al-Barokah.","noteIndex":31},"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E754D8">
        <w:rPr>
          <w:rFonts w:ascii="Calibri" w:hAnsi="Calibri" w:cs="Calibri"/>
        </w:rPr>
        <w:t>Taufan Febriyanto, wawancara dengan pemilik toko al-Barokah.</w:t>
      </w:r>
      <w:r>
        <w:fldChar w:fldCharType="end"/>
      </w:r>
    </w:p>
  </w:footnote>
  <w:footnote w:id="32">
    <w:p w:rsidR="005A7FC8" w:rsidRDefault="005A7FC8" w:rsidP="001B435A">
      <w:pPr>
        <w:pStyle w:val="FootnoteText"/>
      </w:pPr>
      <w:r>
        <w:rPr>
          <w:rStyle w:val="FootnoteReference"/>
        </w:rPr>
        <w:footnoteRef/>
      </w:r>
      <w:r>
        <w:t xml:space="preserve"> </w:t>
      </w:r>
      <w:r>
        <w:fldChar w:fldCharType="begin"/>
      </w:r>
      <w:r>
        <w:instrText xml:space="preserve"> ADDIN ZOTERO_ITEM CSL_CITATION {"citationID":"I6XlnpmW","properties":{"formattedCitation":"Ramanda Putri, Selvi Selvi, and Samiah Br Harahap, \\uc0\\u8220{}ANALISIS PENGARUH PENGGUNAAN STRATEGI DIGITAL MARKETING PADA PEMASARAN KUALITAS PRODUK TERHADAP LOYALITAS PELANGGAN,\\uc0\\u8221{} {\\i{}Musytari\\uc0\\u8239{}: Neraca Manajemen, Akuntansi, Dan Ekonomi} 2, no. 10 (December 21, 2023): 61\\uc0\\u8211{}70, https://doi.org/10.8734/musytari.v2i10.1472.","plainCitation":"Ramanda Putri, Selvi Selvi, and Samiah Br Harahap, “ANALISIS PENGARUH PENGGUNAAN STRATEGI DIGITAL MARKETING PADA PEMASARAN KUALITAS PRODUK TERHADAP LOYALITAS PELANGGAN,” Musytari : Neraca Manajemen, Akuntansi, Dan Ekonomi 2, no. 10 (December 21, 2023): 61–70, https://doi.org/10.8734/musytari.v2i10.1472.","noteIndex":32},"citationItems":[{"id":184,"uris":["http://zotero.org/users/6208086/items/PABEIRQC"],"itemData":{"id":184,"type":"article-journal","abstract":"Di era globalisasi dan perkembangan teknologi informasi yang pesat, strategi pemasaran digital telah menjadi bagian penting dalam upaya pemasaran untuk meningkatkan kualitas produk dan menjaga loyalitas pelanggan. Penelitian ini bertujuan untuk fokus pada hubungan antara penggunaan strategi pemasaran digital dalam pemasaran produk dan dampaknya terhadap loyalitas pelanggan melalui persepsi kualitas produk. Penggunaan strategi pemasaran digital tidak hanya mencakup promosi dan penjualan produk, tetapi juga interaksi aktif dengan pelanggan melalui berbagai platform online. Menanggapi perubahan perilaku konsumen seiring dengan meningkatnya digitalisasi, perusahaan semakin banyak mengadopsi strategi ini untuk membangun citra merek, meningkatkan kesadaran produk, dan membangun hubungan yang lebih dekat dengan pelanggan. Kualitas produk menjadi fokus pemasaran karena persepsi pelanggan terhadap kualitas berperan penting dalam membangun loyalitas. Oleh karena itu, dalam lanskap bisnis modern, penting untuk memahami bagaimana strategi pemasaran digital memengaruhi persepsi kualitas produk dan pada akhirnya meningkatkan loyalitas pelanggan.","container-title":"Musytari : Neraca Manajemen, Akuntansi, dan Ekonomi","DOI":"10.8734/musytari.v2i10.1472","issue":"10","language":"en","license":"Copyright (c) 2023 Ramanda Putri, Selvi Selvi, Samiah Br Harahap","note":"number: 10","page":"61-70","source":"ejournal.warunayama.org","title":"ANALISIS PENGARUH PENGGUNAAN STRATEGI DIGITAL MARKETING PADA PEMASARAN KUALITAS PRODUK TERHADAP LOYALITAS PELANGGAN","volume":"2","author":[{"family":"Putri","given":"Ramanda"},{"family":"Selvi","given":"Selvi"},{"family":"Harahap","given":"Samiah Br"}],"issued":{"date-parts":[["2023",12,21]]}}}],"schema":"https://github.com/citation-style-language/schema/raw/master/csl-citation.json"} </w:instrText>
      </w:r>
      <w:r>
        <w:fldChar w:fldCharType="separate"/>
      </w:r>
      <w:r w:rsidRPr="001B435A">
        <w:rPr>
          <w:rFonts w:ascii="Calibri" w:hAnsi="Calibri" w:cs="Calibri"/>
          <w:szCs w:val="24"/>
        </w:rPr>
        <w:t xml:space="preserve">Ramanda Putri, Selvi Selvi, and Samiah Br Harahap, “ANALISIS PENGARUH PENGGUNAAN STRATEGI </w:t>
      </w:r>
      <w:r w:rsidR="00106AA5" w:rsidRPr="00106AA5">
        <w:rPr>
          <w:rFonts w:ascii="Calibri" w:hAnsi="Calibri" w:cs="Calibri"/>
          <w:i/>
          <w:iCs/>
          <w:szCs w:val="24"/>
        </w:rPr>
        <w:t>DIGITAL MARKETING</w:t>
      </w:r>
      <w:r w:rsidRPr="001B435A">
        <w:rPr>
          <w:rFonts w:ascii="Calibri" w:hAnsi="Calibri" w:cs="Calibri"/>
          <w:szCs w:val="24"/>
        </w:rPr>
        <w:t xml:space="preserve"> PADA PEMASARAN KUALITAS PRODUK TERHADAP LOYALITAS PELANGGAN,” </w:t>
      </w:r>
      <w:r w:rsidRPr="001B435A">
        <w:rPr>
          <w:rFonts w:ascii="Calibri" w:hAnsi="Calibri" w:cs="Calibri"/>
          <w:i/>
          <w:iCs/>
          <w:szCs w:val="24"/>
        </w:rPr>
        <w:t>Musytari : Neraca Manajemen, Akuntansi, Dan Ekonomi</w:t>
      </w:r>
      <w:r w:rsidRPr="001B435A">
        <w:rPr>
          <w:rFonts w:ascii="Calibri" w:hAnsi="Calibri" w:cs="Calibri"/>
          <w:szCs w:val="24"/>
        </w:rPr>
        <w:t xml:space="preserve"> 2, no. 10 (December 21, 2023): 61–70, https://doi.org/10.8734/musytari.v2i10.1472.</w:t>
      </w:r>
      <w:r>
        <w:fldChar w:fldCharType="end"/>
      </w:r>
    </w:p>
  </w:footnote>
  <w:footnote w:id="33">
    <w:p w:rsidR="005A7FC8" w:rsidRDefault="005A7FC8" w:rsidP="001B435A">
      <w:pPr>
        <w:pStyle w:val="FootnoteText"/>
      </w:pPr>
      <w:r>
        <w:rPr>
          <w:rStyle w:val="FootnoteReference"/>
        </w:rPr>
        <w:footnoteRef/>
      </w:r>
      <w:r>
        <w:t xml:space="preserve"> </w:t>
      </w:r>
      <w:r>
        <w:fldChar w:fldCharType="begin"/>
      </w:r>
      <w:r>
        <w:instrText xml:space="preserve"> ADDIN ZOTERO_ITEM CSL_CITATION {"citationID":"S84LL2JU","properties":{"formattedCitation":"Taufan Febriyanto, wawancara dengan pemilik toko al-Barokah.","plainCitation":"Taufan Febriyanto, wawancara dengan pemilik toko al-Barokah.","noteIndex":33},"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1B435A">
        <w:rPr>
          <w:rFonts w:ascii="Calibri" w:hAnsi="Calibri" w:cs="Calibri"/>
        </w:rPr>
        <w:t>Taufan Febriyanto, wawancara dengan pemilik toko al-Barokah.</w:t>
      </w:r>
      <w:r>
        <w:fldChar w:fldCharType="end"/>
      </w:r>
    </w:p>
  </w:footnote>
  <w:footnote w:id="34">
    <w:p w:rsidR="005A7FC8" w:rsidRDefault="005A7FC8" w:rsidP="001B435A">
      <w:pPr>
        <w:pStyle w:val="FootnoteText"/>
      </w:pPr>
      <w:r>
        <w:rPr>
          <w:rStyle w:val="FootnoteReference"/>
        </w:rPr>
        <w:footnoteRef/>
      </w:r>
      <w:r>
        <w:t xml:space="preserve"> </w:t>
      </w:r>
      <w:r>
        <w:fldChar w:fldCharType="begin"/>
      </w:r>
      <w:r>
        <w:instrText xml:space="preserve"> ADDIN ZOTERO_ITEM CSL_CITATION {"citationID":"wR8ddBD0","properties":{"formattedCitation":"Susi Kusumawardhany and Yunita Kurnia Shanti, \\uc0\\u8220{}PERAN DIGITAL MARKETING SEBAGAI STRATEGI PEMASARAN DALAM MENINGKATKAN PENDAPATAN CV.LARRAZ MODERATION JAYA COSMETICS DI PAMULANG TANGERANG SELATAN\\uc0\\u8221{} 1, no. 2 (2024).","plainCitation":"Susi Kusumawardhany and Yunita Kurnia Shanti, “PERAN DIGITAL MARKETING SEBAGAI STRATEGI PEMASARAN DALAM MENINGKATKAN PENDAPATAN CV.LARRAZ MODERATION JAYA COSMETICS DI PAMULANG TANGERANG SELATAN” 1, no. 2 (2024).","noteIndex":34},"citationItems":[{"id":192,"uris":["http://zotero.org/users/6208086/items/D66N5NY2"],"itemData":{"id":192,"type":"article-journal","issue":"2","language":"id","source":"Zotero","title":"PERAN DIGITAL MARKETING SEBAGAI STRATEGI PEMASARAN DALAM MENINGKATKAN PENDAPATAN CV.LARRAZ MODERATION JAYA COSMETICS DI PAMULANG TANGERANG SELATAN","volume":"1","author":[{"family":"Kusumawardhany","given":"Susi"},{"family":"Shanti","given":"Yunita Kurnia"}],"issued":{"date-parts":[["2024"]]}}}],"schema":"https://github.com/citation-style-language/schema/raw/master/csl-citation.json"} </w:instrText>
      </w:r>
      <w:r>
        <w:fldChar w:fldCharType="separate"/>
      </w:r>
      <w:r w:rsidRPr="001B435A">
        <w:rPr>
          <w:rFonts w:ascii="Calibri" w:hAnsi="Calibri" w:cs="Calibri"/>
          <w:szCs w:val="24"/>
        </w:rPr>
        <w:t xml:space="preserve">Susi Kusumawardhany and Yunita Kurnia Shanti, “PERAN </w:t>
      </w:r>
      <w:r w:rsidR="00106AA5" w:rsidRPr="00106AA5">
        <w:rPr>
          <w:rFonts w:ascii="Calibri" w:hAnsi="Calibri" w:cs="Calibri"/>
          <w:i/>
          <w:iCs/>
          <w:szCs w:val="24"/>
        </w:rPr>
        <w:t>DIGITAL MARKETING</w:t>
      </w:r>
      <w:r w:rsidRPr="001B435A">
        <w:rPr>
          <w:rFonts w:ascii="Calibri" w:hAnsi="Calibri" w:cs="Calibri"/>
          <w:szCs w:val="24"/>
        </w:rPr>
        <w:t xml:space="preserve"> SEBAGAI STRATEGI PEMASARAN DALAM MENINGKATKAN PENDAPATAN CV.LARRAZ MODERATION JAYA COSMETICS DI PAMULANG TANGERANG SELATAN” 1, no. 2 (2024).</w:t>
      </w:r>
      <w:r>
        <w:fldChar w:fldCharType="end"/>
      </w:r>
    </w:p>
  </w:footnote>
  <w:footnote w:id="35">
    <w:p w:rsidR="005A7FC8" w:rsidRDefault="005A7FC8" w:rsidP="009F2415">
      <w:pPr>
        <w:pStyle w:val="FootnoteText"/>
      </w:pPr>
      <w:r>
        <w:rPr>
          <w:rStyle w:val="FootnoteReference"/>
        </w:rPr>
        <w:footnoteRef/>
      </w:r>
      <w:r>
        <w:t xml:space="preserve"> </w:t>
      </w:r>
      <w:r>
        <w:fldChar w:fldCharType="begin"/>
      </w:r>
      <w:r>
        <w:instrText xml:space="preserve"> ADDIN ZOTERO_ITEM CSL_CITATION {"citationID":"6gLnabvb","properties":{"formattedCitation":"Taufan Febriyanto, wawancara dengan pemilik toko al-Barokah.","plainCitation":"Taufan Febriyanto, wawancara dengan pemilik toko al-Barokah.","noteIndex":35},"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9F2415">
        <w:rPr>
          <w:rFonts w:ascii="Calibri" w:hAnsi="Calibri" w:cs="Calibri"/>
        </w:rPr>
        <w:t>Taufan Febriyanto, wawancara dengan pemilik toko al-Barokah.</w:t>
      </w:r>
      <w:r>
        <w:fldChar w:fldCharType="end"/>
      </w:r>
    </w:p>
  </w:footnote>
  <w:footnote w:id="36">
    <w:p w:rsidR="00AE4CB0" w:rsidRDefault="00AE4CB0" w:rsidP="00AE4CB0">
      <w:pPr>
        <w:pStyle w:val="FootnoteText"/>
      </w:pPr>
      <w:r>
        <w:rPr>
          <w:rStyle w:val="FootnoteReference"/>
        </w:rPr>
        <w:footnoteRef/>
      </w:r>
      <w:r>
        <w:t xml:space="preserve"> </w:t>
      </w:r>
      <w:r>
        <w:fldChar w:fldCharType="begin"/>
      </w:r>
      <w:r>
        <w:instrText xml:space="preserve"> ADDIN ZOTERO_ITEM CSL_CITATION {"citationID":"5WF8JLa7","properties":{"formattedCitation":"Taufan Febriyanto.","plainCitation":"Taufan Febriyanto.","noteIndex":36},"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AE4CB0">
        <w:rPr>
          <w:rFonts w:ascii="Calibri" w:hAnsi="Calibri" w:cs="Calibri"/>
        </w:rPr>
        <w:t>Taufan Febriyanto.</w:t>
      </w:r>
      <w:r>
        <w:fldChar w:fldCharType="end"/>
      </w:r>
    </w:p>
  </w:footnote>
  <w:footnote w:id="37">
    <w:p w:rsidR="005A7FC8" w:rsidRDefault="005A7FC8" w:rsidP="0020287C">
      <w:pPr>
        <w:pStyle w:val="FootnoteText"/>
      </w:pPr>
      <w:r>
        <w:rPr>
          <w:rStyle w:val="FootnoteReference"/>
        </w:rPr>
        <w:footnoteRef/>
      </w:r>
      <w:r>
        <w:t xml:space="preserve"> </w:t>
      </w:r>
      <w:r>
        <w:fldChar w:fldCharType="begin"/>
      </w:r>
      <w:r w:rsidR="00AE4CB0">
        <w:instrText xml:space="preserve"> ADDIN ZOTERO_ITEM CSL_CITATION {"citationID":"sH3s6aar","properties":{"formattedCitation":"Desty Hapsari Kirana, \\uc0\\u8220{}DIGITALISASI PEMASARAN DALAM UPAYA UNTUK MENINGKATKAN PENDAPATAN UMKM SEGARHALAL,\\uc0\\u8221{} {\\i{}Jurnal Pengabdian Kepada Masyarakat}, 2022.","plainCitation":"Desty Hapsari Kirana, “DIGITALISASI PEMASARAN DALAM UPAYA UNTUK MENINGKATKAN PENDAPATAN UMKM SEGARHALAL,” Jurnal Pengabdian Kepada Masyarakat, 2022.","noteIndex":37},"citationItems":[{"id":53,"uris":["http://zotero.org/users/6208086/items/PG6GS2KB"],"itemData":{"id":53,"type":"article-journal","abstract":"The purpose of this KKN-PPM is to provide assistance for MSMEs in terms of using digital technology to market products and increase sales, especially for Segarhalal MSMEs. Segarhalal MSMEs are MSMEs that sell hydroponic vegetables, which have a decline in sales so they need to implement new strategies in marketing their products, one of which is digital marketing. Assistance is provided to utilize social media to increase sales, create content for Instagram social media, create marketplace accounts, and how to manage them. The result of this activity is the formation of a new logo and a new name for product branding from Segarhalal and also a marketplace account that can be used by Segarhalal MSMEs in marketing their vegetable products. In addition, Segarhalal MSME owners also receive education about the theory of digital product marketing through effective and targeted social media.","container-title":"Jurnal Pengabdian Kepada Masyarakat","language":"id","source":"Zotero","title":"DIGITALISASI PEMASARAN DALAM UPAYA UNTUK MENINGKATKAN PENDAPATAN UMKM SEGARHALAL","author":[{"family":"Kirana","given":"Desty Hapsari"}],"issued":{"date-parts":[["2022"]]}}}],"schema":"https://github.com/citation-style-language/schema/raw/master/csl-citation.json"} </w:instrText>
      </w:r>
      <w:r>
        <w:fldChar w:fldCharType="separate"/>
      </w:r>
      <w:r w:rsidRPr="0020287C">
        <w:rPr>
          <w:rFonts w:ascii="Calibri" w:hAnsi="Calibri" w:cs="Calibri"/>
          <w:szCs w:val="24"/>
        </w:rPr>
        <w:t xml:space="preserve">Desty Hapsari Kirana, “DIGITALISASI PEMASARAN DALAM UPAYA UNTUK MENINGKATKAN PENDAPATAN UMKM SEGARHALAL,” </w:t>
      </w:r>
      <w:r w:rsidRPr="0020287C">
        <w:rPr>
          <w:rFonts w:ascii="Calibri" w:hAnsi="Calibri" w:cs="Calibri"/>
          <w:i/>
          <w:iCs/>
          <w:szCs w:val="24"/>
        </w:rPr>
        <w:t>Jurnal Pengabdian Kepada Masyarakat</w:t>
      </w:r>
      <w:r w:rsidRPr="0020287C">
        <w:rPr>
          <w:rFonts w:ascii="Calibri" w:hAnsi="Calibri" w:cs="Calibri"/>
          <w:szCs w:val="24"/>
        </w:rPr>
        <w:t>, 2022.</w:t>
      </w:r>
      <w:r>
        <w:fldChar w:fldCharType="end"/>
      </w:r>
    </w:p>
  </w:footnote>
  <w:footnote w:id="38">
    <w:p w:rsidR="005A7FC8" w:rsidRDefault="005A7FC8" w:rsidP="0020287C">
      <w:pPr>
        <w:pStyle w:val="FootnoteText"/>
      </w:pPr>
      <w:r>
        <w:rPr>
          <w:rStyle w:val="FootnoteReference"/>
        </w:rPr>
        <w:footnoteRef/>
      </w:r>
      <w:r>
        <w:t xml:space="preserve"> </w:t>
      </w:r>
      <w:r>
        <w:fldChar w:fldCharType="begin"/>
      </w:r>
      <w:r w:rsidR="00AE4CB0">
        <w:instrText xml:space="preserve"> ADDIN ZOTERO_ITEM CSL_CITATION {"citationID":"nFcIWQKR","properties":{"formattedCitation":"Taufan Febriyanto, wawancara dengan pemilik toko al-Barokah.","plainCitation":"Taufan Febriyanto, wawancara dengan pemilik toko al-Barokah.","noteIndex":38},"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20287C">
        <w:rPr>
          <w:rFonts w:ascii="Calibri" w:hAnsi="Calibri" w:cs="Calibri"/>
        </w:rPr>
        <w:t>Taufan Febriyanto, wawancara dengan pemilik toko al-Barokah.</w:t>
      </w:r>
      <w:r>
        <w:fldChar w:fldCharType="end"/>
      </w:r>
    </w:p>
  </w:footnote>
  <w:footnote w:id="39">
    <w:p w:rsidR="005A7FC8" w:rsidRDefault="005A7FC8" w:rsidP="00D670EC">
      <w:pPr>
        <w:pStyle w:val="FootnoteText"/>
      </w:pPr>
      <w:r>
        <w:rPr>
          <w:rStyle w:val="FootnoteReference"/>
        </w:rPr>
        <w:footnoteRef/>
      </w:r>
      <w:r>
        <w:t xml:space="preserve"> </w:t>
      </w:r>
      <w:r>
        <w:fldChar w:fldCharType="begin"/>
      </w:r>
      <w:r w:rsidR="00AE4CB0">
        <w:instrText xml:space="preserve"> ADDIN ZOTERO_ITEM CSL_CITATION {"citationID":"BFBSO2zz","properties":{"formattedCitation":"Muhammad Naufal Syarif et al., \\uc0\\u8220{}DIGITAL MARKETING PADA DESAIN WEB UNTUK MENINGKATKAN PENGALAMAN PENGGUNA,\\uc0\\u8221{} n.d.","plainCitation":"Muhammad Naufal Syarif et al., “DIGITAL MARKETING PADA DESAIN WEB UNTUK MENINGKATKAN PENGALAMAN PENGGUNA,” n.d.","noteIndex":39},"citationItems":[{"id":195,"uris":["http://zotero.org/users/6208086/items/4B29R8DF"],"itemData":{"id":195,"type":"article-journal","abstract":"The development of information technology is currently accelerating, the rapid progress of technology greatly affects the world of education. Global demands make education in Indonesia to keep up with technological developments in order to improve the quality of education. Digital-based marketing or known as digital marketing is one form of technology utilization as a means of marketing digital media-based products. Digital marketing is starting to be widely used by business people as an effort to keep up with the flow of digitalization which is slowly leaving conventional marketing models. Jrcodestudio IT Training Center is undergoing a marketing transformation from conventional to digital. This is felt to be very important because of the modern marketing model in implementing real time communication and transactions, easy access so that it can provide convenience in finding information about training, courses and certification at the Jrcodestudio IT Training Center. Research using qualitative methods, supported by data search through indirect interviews, observations, and literature studies. Website development uses the SDLC (Systems Development Life Cycle) model. The result of this research is a website that becomes the main media. The output of this research is expected to be useful for improving the user experience on the jrcodestudio website.","language":"id","source":"Zotero","title":"DIGITAL MARKETING PADA DESAIN WEB UNTUK MENINGKATKAN PENGALAMAN PENGGUNA","author":[{"family":"Syarif","given":"Muhammad Naufal"},{"family":"Ferdinata","given":"Dian Alif"},{"family":"Mahmudi","given":"Ary Nur"},{"family":"Dewi","given":"Rita"},{"family":"Shabana","given":"Amin"}]}}],"schema":"https://github.com/citation-style-language/schema/raw/master/csl-citation.json"} </w:instrText>
      </w:r>
      <w:r>
        <w:fldChar w:fldCharType="separate"/>
      </w:r>
      <w:r w:rsidRPr="00D670EC">
        <w:rPr>
          <w:rFonts w:ascii="Calibri" w:hAnsi="Calibri" w:cs="Calibri"/>
          <w:szCs w:val="24"/>
        </w:rPr>
        <w:t>Muhammad Naufal Syarif et al., “</w:t>
      </w:r>
      <w:r w:rsidR="00106AA5" w:rsidRPr="00106AA5">
        <w:rPr>
          <w:rFonts w:ascii="Calibri" w:hAnsi="Calibri" w:cs="Calibri"/>
          <w:i/>
          <w:iCs/>
          <w:szCs w:val="24"/>
        </w:rPr>
        <w:t>DIGITAL MARKETING</w:t>
      </w:r>
      <w:r w:rsidRPr="00D670EC">
        <w:rPr>
          <w:rFonts w:ascii="Calibri" w:hAnsi="Calibri" w:cs="Calibri"/>
          <w:szCs w:val="24"/>
        </w:rPr>
        <w:t xml:space="preserve"> PADA DESAIN WEB UNTUK MENINGKATKAN PENGALAMAN PENGGUNA,” n.d.</w:t>
      </w:r>
      <w:r>
        <w:fldChar w:fldCharType="end"/>
      </w:r>
    </w:p>
  </w:footnote>
  <w:footnote w:id="40">
    <w:p w:rsidR="005A7FC8" w:rsidRDefault="005A7FC8" w:rsidP="005A7FC8">
      <w:pPr>
        <w:pStyle w:val="FootnoteText"/>
      </w:pPr>
      <w:r>
        <w:rPr>
          <w:rStyle w:val="FootnoteReference"/>
        </w:rPr>
        <w:footnoteRef/>
      </w:r>
      <w:r>
        <w:t xml:space="preserve"> </w:t>
      </w:r>
      <w:r>
        <w:fldChar w:fldCharType="begin"/>
      </w:r>
      <w:r w:rsidR="00AE4CB0">
        <w:instrText xml:space="preserve"> ADDIN ZOTERO_ITEM CSL_CITATION {"citationID":"qc2ZjaHr","properties":{"formattedCitation":"Taufan Febriyanto, wawancara dengan pemilik toko al-Barokah.","plainCitation":"Taufan Febriyanto, wawancara dengan pemilik toko al-Barokah.","noteIndex":40},"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5A7FC8">
        <w:rPr>
          <w:rFonts w:ascii="Calibri" w:hAnsi="Calibri" w:cs="Calibri"/>
        </w:rPr>
        <w:t>Taufan Febriyanto, wawancara dengan pemilik toko al-Barokah.</w:t>
      </w:r>
      <w:r>
        <w:fldChar w:fldCharType="end"/>
      </w:r>
    </w:p>
  </w:footnote>
  <w:footnote w:id="41">
    <w:p w:rsidR="00C63268" w:rsidRDefault="00C63268" w:rsidP="00AE4CB0">
      <w:pPr>
        <w:pStyle w:val="FootnoteText"/>
      </w:pPr>
      <w:r>
        <w:rPr>
          <w:rStyle w:val="FootnoteReference"/>
        </w:rPr>
        <w:footnoteRef/>
      </w:r>
      <w:r>
        <w:t xml:space="preserve"> </w:t>
      </w:r>
      <w:r>
        <w:fldChar w:fldCharType="begin"/>
      </w:r>
      <w:r w:rsidR="00AE4CB0">
        <w:instrText xml:space="preserve"> ADDIN ZOTERO_ITEM CSL_CITATION {"citationID":"vTSN4rXz","properties":{"formattedCitation":"Tasim, \\uc0\\u8220{}10 Kendala Digital Marketing dan Cara Mengatasinya.\\uc0\\u8221{}","plainCitation":"Tasim, “10 Kendala Digital Marketing dan Cara Mengatasinya.”","noteIndex":41},"citationItems":[{"id":156,"uris":["http://zotero.org/users/6208086/items/ASQPPNQL"],"itemData":{"id":156,"type":"post-weblog","abstract":"Kendala digital marketing dapat disebabkan karena persaingan yang ketat, perubahan algoritma, hingga konten berkualitas rendah. Simak lengkapnya di sini!","container-title":"ToffeeDev | Amplify Your Online Impact","language":"id","title":"10 Kendala Digital Marketing dan Cara Mengatasinya","URL":"https://toffeedev.com/blog/digital-marketing/kendala-digital-marketing/","author":[{"family":"Tasim","given":"Clarin"}],"accessed":{"date-parts":[["2024",9,10]]},"issued":{"date-parts":[["2024",4,9]]}}}],"schema":"https://github.com/citation-style-language/schema/raw/master/csl-citation.json"} </w:instrText>
      </w:r>
      <w:r>
        <w:fldChar w:fldCharType="separate"/>
      </w:r>
      <w:r w:rsidR="00AE4CB0" w:rsidRPr="00AE4CB0">
        <w:rPr>
          <w:rFonts w:ascii="Calibri" w:hAnsi="Calibri" w:cs="Calibri"/>
          <w:szCs w:val="24"/>
        </w:rPr>
        <w:t>Tasim, “10 Kendala Digital Marketing dan Cara Mengatasinya.”</w:t>
      </w:r>
      <w:r>
        <w:fldChar w:fldCharType="end"/>
      </w:r>
    </w:p>
  </w:footnote>
  <w:footnote w:id="42">
    <w:p w:rsidR="00C63268" w:rsidRDefault="00C63268" w:rsidP="00C63268">
      <w:pPr>
        <w:pStyle w:val="FootnoteText"/>
      </w:pPr>
      <w:r>
        <w:rPr>
          <w:rStyle w:val="FootnoteReference"/>
        </w:rPr>
        <w:footnoteRef/>
      </w:r>
      <w:r>
        <w:t xml:space="preserve"> </w:t>
      </w:r>
      <w:r>
        <w:fldChar w:fldCharType="begin"/>
      </w:r>
      <w:r w:rsidR="00AE4CB0">
        <w:instrText xml:space="preserve"> ADDIN ZOTERO_ITEM CSL_CITATION {"citationID":"1DNu60qP","properties":{"formattedCitation":"Taufan Febriyanto, wawancara dengan pemilik toko al-Barokah.","plainCitation":"Taufan Febriyanto, wawancara dengan pemilik toko al-Barokah.","noteIndex":42},"citationItems":[{"id":146,"uris":["http://zotero.org/users/6208086/items/XXXB8WBN"],"itemData":{"id":146,"type":"interview","abstract":"berbicara seputar toko batik al barokah","language":"indonesia","title":"wawancara dengan pemilik toko al-Barokah","author":[{"literal":"Taufan Febriyanto"}],"issued":{"date-parts":[["2024"]],"season":"agustus"}}}],"schema":"https://github.com/citation-style-language/schema/raw/master/csl-citation.json"} </w:instrText>
      </w:r>
      <w:r>
        <w:fldChar w:fldCharType="separate"/>
      </w:r>
      <w:r w:rsidRPr="00C63268">
        <w:rPr>
          <w:rFonts w:ascii="Calibri" w:hAnsi="Calibri" w:cs="Calibri"/>
        </w:rPr>
        <w:t>Taufan Febriyanto, wawancara dengan pemilik toko al-Barokah.</w:t>
      </w:r>
      <w:r>
        <w:fldChar w:fldCharType="end"/>
      </w:r>
    </w:p>
  </w:footnote>
  <w:footnote w:id="43">
    <w:p w:rsidR="006E114C" w:rsidRDefault="006E114C" w:rsidP="006E114C">
      <w:pPr>
        <w:pStyle w:val="FootnoteText"/>
      </w:pPr>
      <w:r>
        <w:rPr>
          <w:rStyle w:val="FootnoteReference"/>
        </w:rPr>
        <w:footnoteRef/>
      </w:r>
      <w:r>
        <w:t xml:space="preserve"> </w:t>
      </w:r>
      <w:r>
        <w:fldChar w:fldCharType="begin"/>
      </w:r>
      <w:r w:rsidR="00AE4CB0">
        <w:instrText xml:space="preserve"> ADDIN ZOTERO_ITEM CSL_CITATION {"citationID":"0nAbKYSR","properties":{"formattedCitation":"Taufiq, \\uc0\\u8220{}9 Kendala Digital Marketing Dan Cara Mengatasinya.\\uc0\\u8221{}","plainCitation":"Taufiq, “9 Kendala Digital Marketing Dan Cara Mengatasinya.”","dontUpdate":true,"noteIndex":43},"citationItems":[{"id":158,"uris":["http://zotero.org/users/6208086/items/KSZJZIAY"],"itemData":{"id":158,"type":"post-weblog","abstract":"Kamu memiliki kendala digital marketing? Merasa terhambat karena kendala yang tengah dihadapi? Jangan khawatir ini artikel lengkap yang akan membahas terkait 9 kendala digital marketing lengkap dengan cara mengatasinya.","language":"id","note":"section: Digital Marketing","title":"9 Kendala Digital Marketing Dan Cara Mengatasinya","URL":"https://www.infanthree.com/kendala-digital-marketing-dan-cara-mengatasinya/","author":[{"literal":"Taufiq"}],"accessed":{"date-parts":[["2024",9,10]]},"issued":{"date-parts":[["2023",4,3]]}}}],"schema":"https://github.com/citation-style-language/schema/raw/master/csl-citation.json"} </w:instrText>
      </w:r>
      <w:r>
        <w:fldChar w:fldCharType="separate"/>
      </w:r>
      <w:r w:rsidRPr="006E114C">
        <w:rPr>
          <w:rFonts w:ascii="Calibri" w:hAnsi="Calibri" w:cs="Calibri"/>
          <w:szCs w:val="24"/>
        </w:rPr>
        <w:t xml:space="preserve">Taufiq, “9 Kendala </w:t>
      </w:r>
      <w:r w:rsidR="00106AA5" w:rsidRPr="00106AA5">
        <w:rPr>
          <w:rFonts w:ascii="Calibri" w:hAnsi="Calibri" w:cs="Calibri"/>
          <w:i/>
          <w:iCs/>
          <w:szCs w:val="24"/>
        </w:rPr>
        <w:t>Digital marketing</w:t>
      </w:r>
      <w:r w:rsidRPr="006E114C">
        <w:rPr>
          <w:rFonts w:ascii="Calibri" w:hAnsi="Calibri" w:cs="Calibri"/>
          <w:szCs w:val="24"/>
        </w:rPr>
        <w:t xml:space="preserve"> Dan Cara Mengatasinya.”</w:t>
      </w:r>
      <w:r>
        <w:fldChar w:fldCharType="end"/>
      </w:r>
    </w:p>
  </w:footnote>
  <w:footnote w:id="44">
    <w:p w:rsidR="003827A3" w:rsidRDefault="003827A3" w:rsidP="003827A3">
      <w:pPr>
        <w:pStyle w:val="FootnoteText"/>
      </w:pPr>
      <w:r>
        <w:rPr>
          <w:rStyle w:val="FootnoteReference"/>
        </w:rPr>
        <w:footnoteRef/>
      </w:r>
      <w:r>
        <w:t xml:space="preserve"> </w:t>
      </w:r>
      <w:r>
        <w:fldChar w:fldCharType="begin"/>
      </w:r>
      <w:r w:rsidR="00AE4CB0">
        <w:instrText xml:space="preserve"> ADDIN ZOTERO_ITEM CSL_CITATION {"citationID":"gB9OIY6o","properties":{"formattedCitation":"Kirana, \\uc0\\u8220{}DIGITALISASI PEMASARAN DALAM UPAYA UNTUK MENINGKATKAN PENDAPATAN UMKM SEGARHALAL.\\uc0\\u8221{}","plainCitation":"Kirana, “DIGITALISASI PEMASARAN DALAM UPAYA UNTUK MENINGKATKAN PENDAPATAN UMKM SEGARHALAL.”","noteIndex":44},"citationItems":[{"id":53,"uris":["http://zotero.org/users/6208086/items/PG6GS2KB"],"itemData":{"id":53,"type":"article-journal","abstract":"The purpose of this KKN-PPM is to provide assistance for MSMEs in terms of using digital technology to market products and increase sales, especially for Segarhalal MSMEs. Segarhalal MSMEs are MSMEs that sell hydroponic vegetables, which have a decline in sales so they need to implement new strategies in marketing their products, one of which is digital marketing. Assistance is provided to utilize social media to increase sales, create content for Instagram social media, create marketplace accounts, and how to manage them. The result of this activity is the formation of a new logo and a new name for product branding from Segarhalal and also a marketplace account that can be used by Segarhalal MSMEs in marketing their vegetable products. In addition, Segarhalal MSME owners also receive education about the theory of digital product marketing through effective and targeted social media.","container-title":"Jurnal Pengabdian Kepada Masyarakat","language":"id","source":"Zotero","title":"DIGITALISASI PEMASARAN DALAM UPAYA UNTUK MENINGKATKAN PENDAPATAN UMKM SEGARHALAL","author":[{"family":"Kirana","given":"Desty Hapsari"}],"issued":{"date-parts":[["2022"]]}}}],"schema":"https://github.com/citation-style-language/schema/raw/master/csl-citation.json"} </w:instrText>
      </w:r>
      <w:r>
        <w:fldChar w:fldCharType="separate"/>
      </w:r>
      <w:r w:rsidRPr="003827A3">
        <w:rPr>
          <w:rFonts w:ascii="Calibri" w:hAnsi="Calibri" w:cs="Calibri"/>
          <w:szCs w:val="24"/>
        </w:rPr>
        <w:t>Kirana, “DIGITALISASI PEMASARAN DALAM UPAYA UNTUK MENINGKATKAN PENDAPATAN UMKM SEGARHALAL.”</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A4900"/>
    <w:multiLevelType w:val="hybridMultilevel"/>
    <w:tmpl w:val="4D367964"/>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F46AF"/>
    <w:multiLevelType w:val="hybridMultilevel"/>
    <w:tmpl w:val="FE140A2A"/>
    <w:lvl w:ilvl="0" w:tplc="DFE2929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D4184298">
      <w:start w:val="1"/>
      <w:numFmt w:val="lowerLetter"/>
      <w:lvlText w:val="%3."/>
      <w:lvlJc w:val="left"/>
      <w:pPr>
        <w:ind w:left="2160" w:hanging="180"/>
      </w:pPr>
      <w:rPr>
        <w:b w:val="0"/>
      </w:rPr>
    </w:lvl>
    <w:lvl w:ilvl="3" w:tplc="69F8CAD2">
      <w:start w:val="1"/>
      <w:numFmt w:val="decimal"/>
      <w:lvlText w:val="%4."/>
      <w:lvlJc w:val="left"/>
      <w:pPr>
        <w:ind w:left="2880" w:hanging="360"/>
      </w:pPr>
      <w:rPr>
        <w:b w:val="0"/>
        <w:bCs/>
      </w:rPr>
    </w:lvl>
    <w:lvl w:ilvl="4" w:tplc="FBC2CEB2">
      <w:start w:val="1"/>
      <w:numFmt w:val="lowerLetter"/>
      <w:lvlText w:val="%5.)"/>
      <w:lvlJc w:val="left"/>
      <w:pPr>
        <w:ind w:left="3600" w:hanging="360"/>
      </w:pPr>
      <w:rPr>
        <w:rFonts w:hint="default"/>
      </w:rPr>
    </w:lvl>
    <w:lvl w:ilvl="5" w:tplc="1C04160E">
      <w:start w:val="1"/>
      <w:numFmt w:val="decimal"/>
      <w:lvlText w:val="%6.)"/>
      <w:lvlJc w:val="left"/>
      <w:pPr>
        <w:ind w:left="4500" w:hanging="360"/>
      </w:pPr>
      <w:rPr>
        <w:rFonts w:hint="default"/>
      </w:rPr>
    </w:lvl>
    <w:lvl w:ilvl="6" w:tplc="964A3672">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62508A"/>
    <w:multiLevelType w:val="hybridMultilevel"/>
    <w:tmpl w:val="164A5D8C"/>
    <w:lvl w:ilvl="0" w:tplc="84088F6E">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3" w15:restartNumberingAfterBreak="0">
    <w:nsid w:val="51C3602E"/>
    <w:multiLevelType w:val="hybridMultilevel"/>
    <w:tmpl w:val="A6245424"/>
    <w:lvl w:ilvl="0" w:tplc="38090019">
      <w:start w:val="1"/>
      <w:numFmt w:val="lowerLetter"/>
      <w:lvlText w:val="%1."/>
      <w:lvlJc w:val="left"/>
      <w:pPr>
        <w:ind w:left="1080" w:hanging="360"/>
      </w:pPr>
      <w:rPr>
        <w:rFonts w:hint="default"/>
      </w:rPr>
    </w:lvl>
    <w:lvl w:ilvl="1" w:tplc="3A482AAA">
      <w:start w:val="1"/>
      <w:numFmt w:val="lowerLetter"/>
      <w:lvlText w:val="%2."/>
      <w:lvlJc w:val="left"/>
      <w:pPr>
        <w:ind w:left="2204" w:hanging="360"/>
      </w:pPr>
      <w:rPr>
        <w:b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51FA661E">
      <w:start w:val="1"/>
      <w:numFmt w:val="upp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444167F"/>
    <w:multiLevelType w:val="hybridMultilevel"/>
    <w:tmpl w:val="A6B04EEE"/>
    <w:lvl w:ilvl="0" w:tplc="277C2590">
      <w:start w:val="1"/>
      <w:numFmt w:val="decimal"/>
      <w:lvlText w:val="%1."/>
      <w:lvlJc w:val="left"/>
      <w:pPr>
        <w:ind w:left="1440" w:hanging="360"/>
      </w:pPr>
      <w:rPr>
        <w:rFonts w:hint="default"/>
      </w:rPr>
    </w:lvl>
    <w:lvl w:ilvl="1" w:tplc="07DE107E">
      <w:start w:val="1"/>
      <w:numFmt w:val="lowerLetter"/>
      <w:lvlText w:val="%2."/>
      <w:lvlJc w:val="left"/>
      <w:pPr>
        <w:ind w:left="2160" w:hanging="360"/>
      </w:pPr>
      <w:rPr>
        <w:rFonts w:hint="default"/>
        <w:b w:val="0"/>
      </w:rPr>
    </w:lvl>
    <w:lvl w:ilvl="2" w:tplc="0409001B">
      <w:start w:val="1"/>
      <w:numFmt w:val="lowerRoman"/>
      <w:lvlText w:val="%3."/>
      <w:lvlJc w:val="right"/>
      <w:pPr>
        <w:ind w:left="2880" w:hanging="180"/>
      </w:pPr>
    </w:lvl>
    <w:lvl w:ilvl="3" w:tplc="8CE0DB56">
      <w:start w:val="1"/>
      <w:numFmt w:val="decimal"/>
      <w:lvlText w:val="%4."/>
      <w:lvlJc w:val="left"/>
      <w:pPr>
        <w:ind w:left="3600" w:hanging="360"/>
      </w:pPr>
      <w:rPr>
        <w:b/>
      </w:rPr>
    </w:lvl>
    <w:lvl w:ilvl="4" w:tplc="41501006">
      <w:start w:val="1"/>
      <w:numFmt w:val="decimal"/>
      <w:lvlText w:val="%5.)"/>
      <w:lvlJc w:val="left"/>
      <w:pPr>
        <w:ind w:left="4320" w:hanging="360"/>
      </w:pPr>
      <w:rPr>
        <w:rFonts w:hint="default"/>
      </w:rPr>
    </w:lvl>
    <w:lvl w:ilvl="5" w:tplc="BFFA68B0">
      <w:start w:val="1"/>
      <w:numFmt w:val="decimal"/>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0FF"/>
    <w:rsid w:val="000006B5"/>
    <w:rsid w:val="00001C11"/>
    <w:rsid w:val="000215C8"/>
    <w:rsid w:val="00033D20"/>
    <w:rsid w:val="000844CB"/>
    <w:rsid w:val="000933FB"/>
    <w:rsid w:val="00096A75"/>
    <w:rsid w:val="000B000B"/>
    <w:rsid w:val="000F5EB9"/>
    <w:rsid w:val="000F7FF3"/>
    <w:rsid w:val="00106AA5"/>
    <w:rsid w:val="00170222"/>
    <w:rsid w:val="001726E3"/>
    <w:rsid w:val="001777E3"/>
    <w:rsid w:val="001B435A"/>
    <w:rsid w:val="001D0FE1"/>
    <w:rsid w:val="0020287C"/>
    <w:rsid w:val="00241A8C"/>
    <w:rsid w:val="002712B5"/>
    <w:rsid w:val="00287B42"/>
    <w:rsid w:val="002C3022"/>
    <w:rsid w:val="002E5BC7"/>
    <w:rsid w:val="002E5F65"/>
    <w:rsid w:val="00310322"/>
    <w:rsid w:val="00315122"/>
    <w:rsid w:val="003508CC"/>
    <w:rsid w:val="003509D6"/>
    <w:rsid w:val="003827A3"/>
    <w:rsid w:val="00396849"/>
    <w:rsid w:val="003C0907"/>
    <w:rsid w:val="003C3345"/>
    <w:rsid w:val="003C56FD"/>
    <w:rsid w:val="003D0B88"/>
    <w:rsid w:val="003D3010"/>
    <w:rsid w:val="003F609B"/>
    <w:rsid w:val="00401216"/>
    <w:rsid w:val="00442E84"/>
    <w:rsid w:val="004A3107"/>
    <w:rsid w:val="004A3FE9"/>
    <w:rsid w:val="004C32AF"/>
    <w:rsid w:val="004F3455"/>
    <w:rsid w:val="004F358A"/>
    <w:rsid w:val="00535544"/>
    <w:rsid w:val="00537A36"/>
    <w:rsid w:val="00556301"/>
    <w:rsid w:val="005626AC"/>
    <w:rsid w:val="005A7FC8"/>
    <w:rsid w:val="005D7D32"/>
    <w:rsid w:val="005E1EA8"/>
    <w:rsid w:val="005E27FA"/>
    <w:rsid w:val="00646C70"/>
    <w:rsid w:val="006656B3"/>
    <w:rsid w:val="006B2CEF"/>
    <w:rsid w:val="006D6297"/>
    <w:rsid w:val="006E114C"/>
    <w:rsid w:val="006F4587"/>
    <w:rsid w:val="00713ABE"/>
    <w:rsid w:val="0073542A"/>
    <w:rsid w:val="00751778"/>
    <w:rsid w:val="00793C0C"/>
    <w:rsid w:val="007A40AD"/>
    <w:rsid w:val="007C4650"/>
    <w:rsid w:val="007D4AD9"/>
    <w:rsid w:val="008148D5"/>
    <w:rsid w:val="00867D40"/>
    <w:rsid w:val="008750A1"/>
    <w:rsid w:val="008B18A4"/>
    <w:rsid w:val="008E60FF"/>
    <w:rsid w:val="008E6D24"/>
    <w:rsid w:val="008F3ADE"/>
    <w:rsid w:val="008F41A3"/>
    <w:rsid w:val="008F5B25"/>
    <w:rsid w:val="00970CD1"/>
    <w:rsid w:val="00975170"/>
    <w:rsid w:val="009971E9"/>
    <w:rsid w:val="009A6505"/>
    <w:rsid w:val="009C0BA4"/>
    <w:rsid w:val="009D2E66"/>
    <w:rsid w:val="009F2415"/>
    <w:rsid w:val="00A019E1"/>
    <w:rsid w:val="00A31F7E"/>
    <w:rsid w:val="00A36A9F"/>
    <w:rsid w:val="00A653EA"/>
    <w:rsid w:val="00AB4758"/>
    <w:rsid w:val="00AE4CB0"/>
    <w:rsid w:val="00AF4281"/>
    <w:rsid w:val="00AF5735"/>
    <w:rsid w:val="00AF657D"/>
    <w:rsid w:val="00B004E5"/>
    <w:rsid w:val="00B015A9"/>
    <w:rsid w:val="00B327D7"/>
    <w:rsid w:val="00B428E5"/>
    <w:rsid w:val="00B51D3D"/>
    <w:rsid w:val="00B57BE7"/>
    <w:rsid w:val="00BB5341"/>
    <w:rsid w:val="00BC7928"/>
    <w:rsid w:val="00BD4A40"/>
    <w:rsid w:val="00BE41C9"/>
    <w:rsid w:val="00C00312"/>
    <w:rsid w:val="00C11002"/>
    <w:rsid w:val="00C16C25"/>
    <w:rsid w:val="00C45B66"/>
    <w:rsid w:val="00C468E8"/>
    <w:rsid w:val="00C63268"/>
    <w:rsid w:val="00C71CFA"/>
    <w:rsid w:val="00CA0BC7"/>
    <w:rsid w:val="00CC1474"/>
    <w:rsid w:val="00CE63E7"/>
    <w:rsid w:val="00CF06D7"/>
    <w:rsid w:val="00D34E6A"/>
    <w:rsid w:val="00D45BF2"/>
    <w:rsid w:val="00D66C9C"/>
    <w:rsid w:val="00D670EC"/>
    <w:rsid w:val="00D91894"/>
    <w:rsid w:val="00D9585F"/>
    <w:rsid w:val="00DA6C43"/>
    <w:rsid w:val="00DC15D6"/>
    <w:rsid w:val="00DC4B53"/>
    <w:rsid w:val="00DD1FC3"/>
    <w:rsid w:val="00DE10D7"/>
    <w:rsid w:val="00E1003F"/>
    <w:rsid w:val="00E3301F"/>
    <w:rsid w:val="00E4097B"/>
    <w:rsid w:val="00E46D9C"/>
    <w:rsid w:val="00E54222"/>
    <w:rsid w:val="00E754D8"/>
    <w:rsid w:val="00E854E6"/>
    <w:rsid w:val="00E96BC5"/>
    <w:rsid w:val="00EA156E"/>
    <w:rsid w:val="00ED63FF"/>
    <w:rsid w:val="00EE220F"/>
    <w:rsid w:val="00F0665A"/>
    <w:rsid w:val="00F34505"/>
    <w:rsid w:val="00F443CA"/>
    <w:rsid w:val="00F44ED5"/>
    <w:rsid w:val="00F45036"/>
    <w:rsid w:val="00F552C9"/>
    <w:rsid w:val="00F560F5"/>
    <w:rsid w:val="00F82A85"/>
    <w:rsid w:val="00FB72A3"/>
    <w:rsid w:val="00FF13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B09EAE-8506-4A24-B2E5-D0FF123CD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0F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27FA"/>
    <w:rPr>
      <w:color w:val="0563C1" w:themeColor="hyperlink"/>
      <w:u w:val="single"/>
    </w:rPr>
  </w:style>
  <w:style w:type="paragraph" w:styleId="FootnoteText">
    <w:name w:val="footnote text"/>
    <w:basedOn w:val="Normal"/>
    <w:link w:val="FootnoteTextChar"/>
    <w:uiPriority w:val="99"/>
    <w:semiHidden/>
    <w:unhideWhenUsed/>
    <w:rsid w:val="00F450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036"/>
    <w:rPr>
      <w:sz w:val="20"/>
      <w:szCs w:val="20"/>
    </w:rPr>
  </w:style>
  <w:style w:type="character" w:styleId="FootnoteReference">
    <w:name w:val="footnote reference"/>
    <w:basedOn w:val="DefaultParagraphFont"/>
    <w:uiPriority w:val="99"/>
    <w:semiHidden/>
    <w:unhideWhenUsed/>
    <w:rsid w:val="00F45036"/>
    <w:rPr>
      <w:vertAlign w:val="superscript"/>
    </w:rPr>
  </w:style>
  <w:style w:type="paragraph" w:styleId="Bibliography">
    <w:name w:val="Bibliography"/>
    <w:basedOn w:val="Normal"/>
    <w:next w:val="Normal"/>
    <w:uiPriority w:val="37"/>
    <w:unhideWhenUsed/>
    <w:rsid w:val="00F45036"/>
    <w:pPr>
      <w:spacing w:after="0" w:line="240" w:lineRule="auto"/>
      <w:ind w:left="720" w:hanging="720"/>
    </w:pPr>
  </w:style>
  <w:style w:type="table" w:styleId="TableGrid">
    <w:name w:val="Table Grid"/>
    <w:basedOn w:val="TableNormal"/>
    <w:uiPriority w:val="39"/>
    <w:rsid w:val="00AF42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Medium Grid 1 - Accent 21,Body of text+1,Body of text+2,Body of text+3,List Paragraph11,Body of textCxSp,sub-section,Char Char2,skripsi"/>
    <w:basedOn w:val="Normal"/>
    <w:link w:val="ListParagraphChar"/>
    <w:uiPriority w:val="34"/>
    <w:qFormat/>
    <w:rsid w:val="00396849"/>
    <w:pPr>
      <w:ind w:left="720"/>
      <w:contextualSpacing/>
    </w:pPr>
    <w:rPr>
      <w:rFonts w:ascii="Calibri" w:eastAsia="Calibri" w:hAnsi="Calibri" w:cs="Times New Roman"/>
    </w:rPr>
  </w:style>
  <w:style w:type="character" w:customStyle="1" w:styleId="ListParagraphChar">
    <w:name w:val="List Paragraph Char"/>
    <w:aliases w:val="Body of text Char,List Paragraph1 Char,Medium Grid 1 - Accent 21 Char,Body of text+1 Char,Body of text+2 Char,Body of text+3 Char,List Paragraph11 Char,Body of textCxSp Char,sub-section Char,Char Char2 Char,skripsi Char"/>
    <w:link w:val="ListParagraph"/>
    <w:uiPriority w:val="34"/>
    <w:qFormat/>
    <w:rsid w:val="00396849"/>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ehoddin@iainmadura.ac.id1"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diagramLayout" Target="diagrams/layout1.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07/relationships/diagramDrawing" Target="diagrams/drawing1.xml"/><Relationship Id="rId28" Type="http://schemas.openxmlformats.org/officeDocument/2006/relationships/image" Target="media/image13.jpeg"/><Relationship Id="rId10" Type="http://schemas.openxmlformats.org/officeDocument/2006/relationships/chart" Target="charts/chart1.xml"/><Relationship Id="rId19" Type="http://schemas.openxmlformats.org/officeDocument/2006/relationships/diagramData" Target="diagrams/data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ruatulafifah@gmail.com2" TargetMode="External"/><Relationship Id="rId14" Type="http://schemas.openxmlformats.org/officeDocument/2006/relationships/image" Target="media/image4.jpeg"/><Relationship Id="rId22" Type="http://schemas.openxmlformats.org/officeDocument/2006/relationships/diagramColors" Target="diagrams/colors1.xml"/><Relationship Id="rId27" Type="http://schemas.openxmlformats.org/officeDocument/2006/relationships/image" Target="media/image12.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Pendapatan Batik Al-Barokah</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dapatan dari penjualan</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7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numRef>
              <c:f>Sheet1!$A$2:$A$5</c:f>
              <c:numCache>
                <c:formatCode>General</c:formatCode>
                <c:ptCount val="4"/>
                <c:pt idx="0">
                  <c:v>2020</c:v>
                </c:pt>
                <c:pt idx="1">
                  <c:v>2021</c:v>
                </c:pt>
                <c:pt idx="2">
                  <c:v>2022</c:v>
                </c:pt>
                <c:pt idx="3">
                  <c:v>2023</c:v>
                </c:pt>
              </c:numCache>
            </c:numRef>
          </c:cat>
          <c:val>
            <c:numRef>
              <c:f>Sheet1!$B$2:$B$5</c:f>
              <c:numCache>
                <c:formatCode>#,##0</c:formatCode>
                <c:ptCount val="4"/>
                <c:pt idx="0">
                  <c:v>1020000000</c:v>
                </c:pt>
                <c:pt idx="1">
                  <c:v>1800000000</c:v>
                </c:pt>
                <c:pt idx="2">
                  <c:v>1860000000</c:v>
                </c:pt>
                <c:pt idx="3">
                  <c:v>1920000000</c:v>
                </c:pt>
              </c:numCache>
            </c:numRef>
          </c:val>
        </c:ser>
        <c:dLbls>
          <c:dLblPos val="inEnd"/>
          <c:showLegendKey val="0"/>
          <c:showVal val="1"/>
          <c:showCatName val="0"/>
          <c:showSerName val="0"/>
          <c:showPercent val="0"/>
          <c:showBubbleSize val="0"/>
        </c:dLbls>
        <c:gapWidth val="315"/>
        <c:overlap val="-40"/>
        <c:axId val="323273560"/>
        <c:axId val="323276696"/>
      </c:barChart>
      <c:catAx>
        <c:axId val="32327356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23276696"/>
        <c:crosses val="autoZero"/>
        <c:auto val="1"/>
        <c:lblAlgn val="ctr"/>
        <c:lblOffset val="100"/>
        <c:noMultiLvlLbl val="0"/>
      </c:catAx>
      <c:valAx>
        <c:axId val="32327669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232735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B93B83-5966-4DAC-BAEE-D88CA3454123}" type="doc">
      <dgm:prSet loTypeId="urn:microsoft.com/office/officeart/2005/8/layout/hProcess9" loCatId="process" qsTypeId="urn:microsoft.com/office/officeart/2005/8/quickstyle/simple1" qsCatId="simple" csTypeId="urn:microsoft.com/office/officeart/2005/8/colors/accent1_2" csCatId="accent1" phldr="1"/>
      <dgm:spPr/>
    </dgm:pt>
    <dgm:pt modelId="{37E5B298-1715-463D-A815-BDD7BCD953F5}">
      <dgm:prSet phldrT="[Text]"/>
      <dgm:spPr/>
      <dgm:t>
        <a:bodyPr/>
        <a:lstStyle/>
        <a:p>
          <a:r>
            <a:rPr lang="en-US"/>
            <a:t>Penyebaran informasi</a:t>
          </a:r>
        </a:p>
      </dgm:t>
    </dgm:pt>
    <dgm:pt modelId="{C548734A-AF46-4848-B2AB-7378588A6DCB}" type="parTrans" cxnId="{B112D3F1-D513-4594-A2FE-4D126745B992}">
      <dgm:prSet/>
      <dgm:spPr/>
      <dgm:t>
        <a:bodyPr/>
        <a:lstStyle/>
        <a:p>
          <a:endParaRPr lang="en-US"/>
        </a:p>
      </dgm:t>
    </dgm:pt>
    <dgm:pt modelId="{3A08E3CA-9CF3-4814-8432-7AC0DD2A076F}" type="sibTrans" cxnId="{B112D3F1-D513-4594-A2FE-4D126745B992}">
      <dgm:prSet/>
      <dgm:spPr/>
      <dgm:t>
        <a:bodyPr/>
        <a:lstStyle/>
        <a:p>
          <a:endParaRPr lang="en-US"/>
        </a:p>
      </dgm:t>
    </dgm:pt>
    <dgm:pt modelId="{2FBAE221-C5BC-4298-A0E4-529579B7F6E7}">
      <dgm:prSet phldrT="[Text]"/>
      <dgm:spPr/>
      <dgm:t>
        <a:bodyPr/>
        <a:lstStyle/>
        <a:p>
          <a:r>
            <a:rPr lang="en-US"/>
            <a:t>Tujuan riset</a:t>
          </a:r>
        </a:p>
      </dgm:t>
    </dgm:pt>
    <dgm:pt modelId="{EEED3D90-7D7B-4A5E-B88C-917CC39497B4}" type="parTrans" cxnId="{12DF0D66-C169-437F-B604-AB55AE6BFADF}">
      <dgm:prSet/>
      <dgm:spPr/>
      <dgm:t>
        <a:bodyPr/>
        <a:lstStyle/>
        <a:p>
          <a:endParaRPr lang="en-US"/>
        </a:p>
      </dgm:t>
    </dgm:pt>
    <dgm:pt modelId="{DD6FA00C-561A-4995-906E-4F26F1684FB3}" type="sibTrans" cxnId="{12DF0D66-C169-437F-B604-AB55AE6BFADF}">
      <dgm:prSet/>
      <dgm:spPr/>
      <dgm:t>
        <a:bodyPr/>
        <a:lstStyle/>
        <a:p>
          <a:endParaRPr lang="en-US"/>
        </a:p>
      </dgm:t>
    </dgm:pt>
    <dgm:pt modelId="{9EBA9A8E-91E8-48EE-ADCC-462EB5C21EAD}">
      <dgm:prSet phldrT="[Text]"/>
      <dgm:spPr/>
      <dgm:t>
        <a:bodyPr/>
        <a:lstStyle/>
        <a:p>
          <a:r>
            <a:rPr lang="en-US"/>
            <a:t>Menciptakan persepsi</a:t>
          </a:r>
        </a:p>
      </dgm:t>
    </dgm:pt>
    <dgm:pt modelId="{DD29FE34-9588-498F-9C0E-DF0E48256797}" type="parTrans" cxnId="{CF86A3AD-33E1-4229-91DC-0C0935E55601}">
      <dgm:prSet/>
      <dgm:spPr/>
      <dgm:t>
        <a:bodyPr/>
        <a:lstStyle/>
        <a:p>
          <a:endParaRPr lang="en-US"/>
        </a:p>
      </dgm:t>
    </dgm:pt>
    <dgm:pt modelId="{2986EA61-B77C-4D83-A4B6-A206F6924927}" type="sibTrans" cxnId="{CF86A3AD-33E1-4229-91DC-0C0935E55601}">
      <dgm:prSet/>
      <dgm:spPr/>
      <dgm:t>
        <a:bodyPr/>
        <a:lstStyle/>
        <a:p>
          <a:endParaRPr lang="en-US"/>
        </a:p>
      </dgm:t>
    </dgm:pt>
    <dgm:pt modelId="{990B7A5E-E683-42A9-93F2-F0754DF48CC4}">
      <dgm:prSet phldrT="[Text]"/>
      <dgm:spPr/>
      <dgm:t>
        <a:bodyPr/>
        <a:lstStyle/>
        <a:p>
          <a:r>
            <a:rPr lang="en-US"/>
            <a:t>Meningkatkan distribusi</a:t>
          </a:r>
        </a:p>
      </dgm:t>
    </dgm:pt>
    <dgm:pt modelId="{67B423FD-C593-4B3E-980B-EFACDC2A6D4E}" type="parTrans" cxnId="{9F94390E-FF68-4354-B3F8-83DF3F8B24E1}">
      <dgm:prSet/>
      <dgm:spPr/>
      <dgm:t>
        <a:bodyPr/>
        <a:lstStyle/>
        <a:p>
          <a:endParaRPr lang="en-US"/>
        </a:p>
      </dgm:t>
    </dgm:pt>
    <dgm:pt modelId="{E8204F68-61CC-4E0D-A2F2-42FDB0BABEA8}" type="sibTrans" cxnId="{9F94390E-FF68-4354-B3F8-83DF3F8B24E1}">
      <dgm:prSet/>
      <dgm:spPr/>
      <dgm:t>
        <a:bodyPr/>
        <a:lstStyle/>
        <a:p>
          <a:endParaRPr lang="en-US"/>
        </a:p>
      </dgm:t>
    </dgm:pt>
    <dgm:pt modelId="{397AC4F7-9399-4716-BBC2-9F5981C186E5}" type="pres">
      <dgm:prSet presAssocID="{05B93B83-5966-4DAC-BAEE-D88CA3454123}" presName="CompostProcess" presStyleCnt="0">
        <dgm:presLayoutVars>
          <dgm:dir/>
          <dgm:resizeHandles val="exact"/>
        </dgm:presLayoutVars>
      </dgm:prSet>
      <dgm:spPr/>
    </dgm:pt>
    <dgm:pt modelId="{61882B70-8D43-4CF8-9953-CDDFE7E1CF8E}" type="pres">
      <dgm:prSet presAssocID="{05B93B83-5966-4DAC-BAEE-D88CA3454123}" presName="arrow" presStyleLbl="bgShp" presStyleIdx="0" presStyleCnt="1" custLinFactNeighborX="809"/>
      <dgm:spPr/>
    </dgm:pt>
    <dgm:pt modelId="{219FFE88-A860-4048-866B-F3A904C993B9}" type="pres">
      <dgm:prSet presAssocID="{05B93B83-5966-4DAC-BAEE-D88CA3454123}" presName="linearProcess" presStyleCnt="0"/>
      <dgm:spPr/>
    </dgm:pt>
    <dgm:pt modelId="{560F84E8-10BB-4A9E-984A-14BB24676CF3}" type="pres">
      <dgm:prSet presAssocID="{37E5B298-1715-463D-A815-BDD7BCD953F5}" presName="textNode" presStyleLbl="node1" presStyleIdx="0" presStyleCnt="4">
        <dgm:presLayoutVars>
          <dgm:bulletEnabled val="1"/>
        </dgm:presLayoutVars>
      </dgm:prSet>
      <dgm:spPr/>
      <dgm:t>
        <a:bodyPr/>
        <a:lstStyle/>
        <a:p>
          <a:endParaRPr lang="en-US"/>
        </a:p>
      </dgm:t>
    </dgm:pt>
    <dgm:pt modelId="{9F23ED1A-94AC-46C2-B9F0-FDF7E8AC18CA}" type="pres">
      <dgm:prSet presAssocID="{3A08E3CA-9CF3-4814-8432-7AC0DD2A076F}" presName="sibTrans" presStyleCnt="0"/>
      <dgm:spPr/>
    </dgm:pt>
    <dgm:pt modelId="{96025E9B-B481-4788-9F2E-61B7916FABA4}" type="pres">
      <dgm:prSet presAssocID="{2FBAE221-C5BC-4298-A0E4-529579B7F6E7}" presName="textNode" presStyleLbl="node1" presStyleIdx="1" presStyleCnt="4" custLinFactNeighborX="-42826" custLinFactNeighborY="-1101">
        <dgm:presLayoutVars>
          <dgm:bulletEnabled val="1"/>
        </dgm:presLayoutVars>
      </dgm:prSet>
      <dgm:spPr/>
      <dgm:t>
        <a:bodyPr/>
        <a:lstStyle/>
        <a:p>
          <a:endParaRPr lang="en-US"/>
        </a:p>
      </dgm:t>
    </dgm:pt>
    <dgm:pt modelId="{AB18B749-0130-43B5-BEBB-82C52BF35936}" type="pres">
      <dgm:prSet presAssocID="{DD6FA00C-561A-4995-906E-4F26F1684FB3}" presName="sibTrans" presStyleCnt="0"/>
      <dgm:spPr/>
    </dgm:pt>
    <dgm:pt modelId="{C6A2D33A-0D47-435B-BA0B-9211BC280D29}" type="pres">
      <dgm:prSet presAssocID="{9EBA9A8E-91E8-48EE-ADCC-462EB5C21EAD}" presName="textNode" presStyleLbl="node1" presStyleIdx="2" presStyleCnt="4">
        <dgm:presLayoutVars>
          <dgm:bulletEnabled val="1"/>
        </dgm:presLayoutVars>
      </dgm:prSet>
      <dgm:spPr/>
      <dgm:t>
        <a:bodyPr/>
        <a:lstStyle/>
        <a:p>
          <a:endParaRPr lang="en-US"/>
        </a:p>
      </dgm:t>
    </dgm:pt>
    <dgm:pt modelId="{4D3DCA08-92B8-4463-9EC0-B8C48684A88E}" type="pres">
      <dgm:prSet presAssocID="{2986EA61-B77C-4D83-A4B6-A206F6924927}" presName="sibTrans" presStyleCnt="0"/>
      <dgm:spPr/>
    </dgm:pt>
    <dgm:pt modelId="{0DBFCD3E-77B9-474E-B8BF-0FC337669244}" type="pres">
      <dgm:prSet presAssocID="{990B7A5E-E683-42A9-93F2-F0754DF48CC4}" presName="textNode" presStyleLbl="node1" presStyleIdx="3" presStyleCnt="4">
        <dgm:presLayoutVars>
          <dgm:bulletEnabled val="1"/>
        </dgm:presLayoutVars>
      </dgm:prSet>
      <dgm:spPr/>
      <dgm:t>
        <a:bodyPr/>
        <a:lstStyle/>
        <a:p>
          <a:endParaRPr lang="en-US"/>
        </a:p>
      </dgm:t>
    </dgm:pt>
  </dgm:ptLst>
  <dgm:cxnLst>
    <dgm:cxn modelId="{B58D6712-D189-427E-98CC-4945FD8C32B6}" type="presOf" srcId="{37E5B298-1715-463D-A815-BDD7BCD953F5}" destId="{560F84E8-10BB-4A9E-984A-14BB24676CF3}" srcOrd="0" destOrd="0" presId="urn:microsoft.com/office/officeart/2005/8/layout/hProcess9"/>
    <dgm:cxn modelId="{12DF0D66-C169-437F-B604-AB55AE6BFADF}" srcId="{05B93B83-5966-4DAC-BAEE-D88CA3454123}" destId="{2FBAE221-C5BC-4298-A0E4-529579B7F6E7}" srcOrd="1" destOrd="0" parTransId="{EEED3D90-7D7B-4A5E-B88C-917CC39497B4}" sibTransId="{DD6FA00C-561A-4995-906E-4F26F1684FB3}"/>
    <dgm:cxn modelId="{CF86A3AD-33E1-4229-91DC-0C0935E55601}" srcId="{05B93B83-5966-4DAC-BAEE-D88CA3454123}" destId="{9EBA9A8E-91E8-48EE-ADCC-462EB5C21EAD}" srcOrd="2" destOrd="0" parTransId="{DD29FE34-9588-498F-9C0E-DF0E48256797}" sibTransId="{2986EA61-B77C-4D83-A4B6-A206F6924927}"/>
    <dgm:cxn modelId="{5DE2E48E-DACE-4611-A376-BC4B2B4FD7FA}" type="presOf" srcId="{05B93B83-5966-4DAC-BAEE-D88CA3454123}" destId="{397AC4F7-9399-4716-BBC2-9F5981C186E5}" srcOrd="0" destOrd="0" presId="urn:microsoft.com/office/officeart/2005/8/layout/hProcess9"/>
    <dgm:cxn modelId="{82F6CA87-03BE-4854-8393-D8C16269CD99}" type="presOf" srcId="{9EBA9A8E-91E8-48EE-ADCC-462EB5C21EAD}" destId="{C6A2D33A-0D47-435B-BA0B-9211BC280D29}" srcOrd="0" destOrd="0" presId="urn:microsoft.com/office/officeart/2005/8/layout/hProcess9"/>
    <dgm:cxn modelId="{B112D3F1-D513-4594-A2FE-4D126745B992}" srcId="{05B93B83-5966-4DAC-BAEE-D88CA3454123}" destId="{37E5B298-1715-463D-A815-BDD7BCD953F5}" srcOrd="0" destOrd="0" parTransId="{C548734A-AF46-4848-B2AB-7378588A6DCB}" sibTransId="{3A08E3CA-9CF3-4814-8432-7AC0DD2A076F}"/>
    <dgm:cxn modelId="{C73FD2F2-C228-4FB2-8D5C-1B52C7DE970C}" type="presOf" srcId="{2FBAE221-C5BC-4298-A0E4-529579B7F6E7}" destId="{96025E9B-B481-4788-9F2E-61B7916FABA4}" srcOrd="0" destOrd="0" presId="urn:microsoft.com/office/officeart/2005/8/layout/hProcess9"/>
    <dgm:cxn modelId="{69BB0E17-1574-415D-8719-552462BE608D}" type="presOf" srcId="{990B7A5E-E683-42A9-93F2-F0754DF48CC4}" destId="{0DBFCD3E-77B9-474E-B8BF-0FC337669244}" srcOrd="0" destOrd="0" presId="urn:microsoft.com/office/officeart/2005/8/layout/hProcess9"/>
    <dgm:cxn modelId="{9F94390E-FF68-4354-B3F8-83DF3F8B24E1}" srcId="{05B93B83-5966-4DAC-BAEE-D88CA3454123}" destId="{990B7A5E-E683-42A9-93F2-F0754DF48CC4}" srcOrd="3" destOrd="0" parTransId="{67B423FD-C593-4B3E-980B-EFACDC2A6D4E}" sibTransId="{E8204F68-61CC-4E0D-A2F2-42FDB0BABEA8}"/>
    <dgm:cxn modelId="{EBBEA2BA-6B6A-45F3-837D-7FFCA46A95C8}" type="presParOf" srcId="{397AC4F7-9399-4716-BBC2-9F5981C186E5}" destId="{61882B70-8D43-4CF8-9953-CDDFE7E1CF8E}" srcOrd="0" destOrd="0" presId="urn:microsoft.com/office/officeart/2005/8/layout/hProcess9"/>
    <dgm:cxn modelId="{1D95B5E3-70B1-4C34-BA17-6A4B3888B2A3}" type="presParOf" srcId="{397AC4F7-9399-4716-BBC2-9F5981C186E5}" destId="{219FFE88-A860-4048-866B-F3A904C993B9}" srcOrd="1" destOrd="0" presId="urn:microsoft.com/office/officeart/2005/8/layout/hProcess9"/>
    <dgm:cxn modelId="{18FB39E7-7A23-4E7F-B105-63F285B57180}" type="presParOf" srcId="{219FFE88-A860-4048-866B-F3A904C993B9}" destId="{560F84E8-10BB-4A9E-984A-14BB24676CF3}" srcOrd="0" destOrd="0" presId="urn:microsoft.com/office/officeart/2005/8/layout/hProcess9"/>
    <dgm:cxn modelId="{536C0200-F077-49A8-9E88-9D6D665C9949}" type="presParOf" srcId="{219FFE88-A860-4048-866B-F3A904C993B9}" destId="{9F23ED1A-94AC-46C2-B9F0-FDF7E8AC18CA}" srcOrd="1" destOrd="0" presId="urn:microsoft.com/office/officeart/2005/8/layout/hProcess9"/>
    <dgm:cxn modelId="{33E17E77-C29E-4F7C-AE00-B71229C06B44}" type="presParOf" srcId="{219FFE88-A860-4048-866B-F3A904C993B9}" destId="{96025E9B-B481-4788-9F2E-61B7916FABA4}" srcOrd="2" destOrd="0" presId="urn:microsoft.com/office/officeart/2005/8/layout/hProcess9"/>
    <dgm:cxn modelId="{D7657037-1928-40C3-AFEC-A75DC0019A14}" type="presParOf" srcId="{219FFE88-A860-4048-866B-F3A904C993B9}" destId="{AB18B749-0130-43B5-BEBB-82C52BF35936}" srcOrd="3" destOrd="0" presId="urn:microsoft.com/office/officeart/2005/8/layout/hProcess9"/>
    <dgm:cxn modelId="{5BA05A1F-28F3-438C-9D0C-5773FDEB0EBC}" type="presParOf" srcId="{219FFE88-A860-4048-866B-F3A904C993B9}" destId="{C6A2D33A-0D47-435B-BA0B-9211BC280D29}" srcOrd="4" destOrd="0" presId="urn:microsoft.com/office/officeart/2005/8/layout/hProcess9"/>
    <dgm:cxn modelId="{D2F96CD1-FD89-4862-946D-D5BF678DE212}" type="presParOf" srcId="{219FFE88-A860-4048-866B-F3A904C993B9}" destId="{4D3DCA08-92B8-4463-9EC0-B8C48684A88E}" srcOrd="5" destOrd="0" presId="urn:microsoft.com/office/officeart/2005/8/layout/hProcess9"/>
    <dgm:cxn modelId="{37A64C8A-F694-4B6C-8EA2-54560ECA4C3A}" type="presParOf" srcId="{219FFE88-A860-4048-866B-F3A904C993B9}" destId="{0DBFCD3E-77B9-474E-B8BF-0FC337669244}" srcOrd="6" destOrd="0" presId="urn:microsoft.com/office/officeart/2005/8/layout/hProcess9"/>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882B70-8D43-4CF8-9953-CDDFE7E1CF8E}">
      <dsp:nvSpPr>
        <dsp:cNvPr id="0" name=""/>
        <dsp:cNvSpPr/>
      </dsp:nvSpPr>
      <dsp:spPr>
        <a:xfrm>
          <a:off x="453886" y="0"/>
          <a:ext cx="4712017" cy="1514475"/>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60F84E8-10BB-4A9E-984A-14BB24676CF3}">
      <dsp:nvSpPr>
        <dsp:cNvPr id="0" name=""/>
        <dsp:cNvSpPr/>
      </dsp:nvSpPr>
      <dsp:spPr>
        <a:xfrm>
          <a:off x="2774" y="454342"/>
          <a:ext cx="1334458" cy="6057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Penyebaran informasi</a:t>
          </a:r>
        </a:p>
      </dsp:txBody>
      <dsp:txXfrm>
        <a:off x="32346" y="483914"/>
        <a:ext cx="1275314" cy="546646"/>
      </dsp:txXfrm>
    </dsp:sp>
    <dsp:sp modelId="{96025E9B-B481-4788-9F2E-61B7916FABA4}">
      <dsp:nvSpPr>
        <dsp:cNvPr id="0" name=""/>
        <dsp:cNvSpPr/>
      </dsp:nvSpPr>
      <dsp:spPr>
        <a:xfrm>
          <a:off x="1375380" y="447672"/>
          <a:ext cx="1334458" cy="6057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Tujuan riset</a:t>
          </a:r>
        </a:p>
      </dsp:txBody>
      <dsp:txXfrm>
        <a:off x="1404952" y="477244"/>
        <a:ext cx="1275314" cy="546646"/>
      </dsp:txXfrm>
    </dsp:sp>
    <dsp:sp modelId="{C6A2D33A-0D47-435B-BA0B-9211BC280D29}">
      <dsp:nvSpPr>
        <dsp:cNvPr id="0" name=""/>
        <dsp:cNvSpPr/>
      </dsp:nvSpPr>
      <dsp:spPr>
        <a:xfrm>
          <a:off x="2805136" y="454342"/>
          <a:ext cx="1334458" cy="6057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Menciptakan persepsi</a:t>
          </a:r>
        </a:p>
      </dsp:txBody>
      <dsp:txXfrm>
        <a:off x="2834708" y="483914"/>
        <a:ext cx="1275314" cy="546646"/>
      </dsp:txXfrm>
    </dsp:sp>
    <dsp:sp modelId="{0DBFCD3E-77B9-474E-B8BF-0FC337669244}">
      <dsp:nvSpPr>
        <dsp:cNvPr id="0" name=""/>
        <dsp:cNvSpPr/>
      </dsp:nvSpPr>
      <dsp:spPr>
        <a:xfrm>
          <a:off x="4206317" y="454342"/>
          <a:ext cx="1334458" cy="6057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Meningkatkan distribusi</a:t>
          </a:r>
        </a:p>
      </dsp:txBody>
      <dsp:txXfrm>
        <a:off x="4235889" y="483914"/>
        <a:ext cx="1275314" cy="54664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66420-A28C-4014-8EDE-CCC520948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TotalTime>
  <Pages>14</Pages>
  <Words>4568</Words>
  <Characters>2603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ehoddin</dc:creator>
  <cp:keywords/>
  <dc:description/>
  <cp:lastModifiedBy>shalehoddin</cp:lastModifiedBy>
  <cp:revision>69</cp:revision>
  <dcterms:created xsi:type="dcterms:W3CDTF">2024-09-04T03:30:00Z</dcterms:created>
  <dcterms:modified xsi:type="dcterms:W3CDTF">2024-10-02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Rjs2Inf"/&gt;&lt;style id="http://www.zotero.org/styles/turabian-fullnote-bibliography" hasBibliography="1" bibliographyStyleHasBeenSet="1"/&gt;&lt;prefs&gt;&lt;pref name="noteType" value="1"/&gt;&lt;pref name="fieldTy</vt:lpwstr>
  </property>
  <property fmtid="{D5CDD505-2E9C-101B-9397-08002B2CF9AE}" pid="3" name="ZOTERO_PREF_2">
    <vt:lpwstr>pe" value="Field"/&gt;&lt;/prefs&gt;&lt;/data&gt;</vt:lpwstr>
  </property>
</Properties>
</file>